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3E966864" w:rsidR="00FF30DF" w:rsidRDefault="00FF30DF" w:rsidP="00FF30DF">
      <w:r>
        <w:t>Eugen-Richard Ardelean</w:t>
      </w:r>
      <w:r>
        <w:rPr>
          <w:vertAlign w:val="superscript"/>
        </w:rPr>
        <w:t>1</w:t>
      </w:r>
      <w:r w:rsidR="0095289E">
        <w:rPr>
          <w:vertAlign w:val="superscript"/>
        </w:rPr>
        <w:t>,*</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33A105CE"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2DE96E7C" w:rsidR="00FF30DF" w:rsidRPr="00FF30DF" w:rsidRDefault="00FF30DF" w:rsidP="00FF30DF">
      <w:r w:rsidRPr="009D01A1">
        <w:rPr>
          <w:b/>
          <w:bCs/>
        </w:rPr>
        <w:t>Keywords</w:t>
      </w:r>
      <w:r>
        <w:rPr>
          <w:b/>
          <w:bCs/>
        </w:rPr>
        <w:t xml:space="preserve">: </w:t>
      </w:r>
      <w:r>
        <w:t xml:space="preserve">clustering, </w:t>
      </w:r>
      <w:r w:rsidR="00321774">
        <w:t>deep clustering, spike sorting, 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5A976DFB" w:rsidR="007B78A8" w:rsidRDefault="007B78A8" w:rsidP="007B78A8">
      <w:pPr>
        <w:spacing w:after="0"/>
      </w:pPr>
      <w:r>
        <w:t>Spikes sorting</w:t>
      </w:r>
      <w:r w:rsidR="003319BB">
        <w:t xml:space="preserve"> </w:t>
      </w:r>
      <w:r w:rsidR="003319BB">
        <w:fldChar w:fldCharType="begin"/>
      </w:r>
      <w:r w:rsidR="00073A78">
        <w:instrText xml:space="preserve"> ADDIN ZOTERO_ITEM CSL_CITATION {"citationID":"kI0QIKvb","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the putative neurons.</w:t>
      </w:r>
      <w:r w:rsidR="008A553B">
        <w:t xml:space="preserve"> </w:t>
      </w:r>
      <w:r w:rsidR="00325B6F">
        <w:t xml:space="preserve">This process is applied to extracellular data where the activity of multiple neurons is captured by a recording electrode </w:t>
      </w:r>
      <w:r w:rsidR="00325B6F">
        <w:fldChar w:fldCharType="begin"/>
      </w:r>
      <w:r w:rsidR="00073A78">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073A78">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073A78">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3E2AB750" w:rsidR="004C4403" w:rsidRDefault="00980915" w:rsidP="00980915">
      <w:pPr>
        <w:spacing w:after="0"/>
      </w:pPr>
      <w:r>
        <w:t xml:space="preserve">In its most traditional form, the spiking sorting process is separated into four consecutive steps </w:t>
      </w:r>
      <w:r>
        <w:fldChar w:fldCharType="begin"/>
      </w:r>
      <w:r w:rsidR="00073A78">
        <w:instrText xml:space="preserve"> ADDIN ZOTERO_ITEM CSL_CITATION {"citationID":"J0VJiLMd","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The filtering of the recording signals employs </w:t>
      </w:r>
      <w:r w:rsidRPr="00C970C2">
        <w:t xml:space="preserve">a band-pass filter </w:t>
      </w:r>
      <w:r>
        <w:t xml:space="preserve">between 300 and 3000Hz </w:t>
      </w:r>
      <w:r>
        <w:fldChar w:fldCharType="begin"/>
      </w:r>
      <w:r w:rsidR="00073A78">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 frequency components of spikes</w:t>
      </w:r>
      <w:r w:rsidRPr="00C970C2">
        <w:t xml:space="preserve">. </w:t>
      </w:r>
      <w:r w:rsidR="004C4403">
        <w:t xml:space="preserve">The </w:t>
      </w:r>
      <w:r>
        <w:t>s</w:t>
      </w:r>
      <w:r w:rsidRPr="00C970C2">
        <w:t xml:space="preserve">pike detection </w:t>
      </w:r>
      <w:r w:rsidR="004C4403">
        <w:t>step is traditionally a simple</w:t>
      </w:r>
      <w:r w:rsidRPr="00C970C2">
        <w:t xml:space="preserve"> amplitude </w:t>
      </w:r>
      <w:proofErr w:type="spellStart"/>
      <w:r w:rsidRPr="00C970C2">
        <w:t>thresholding</w:t>
      </w:r>
      <w:proofErr w:type="spellEnd"/>
      <w:r w:rsidR="004C4403">
        <w:t xml:space="preserve"> which imposes </w:t>
      </w:r>
      <w:proofErr w:type="gramStart"/>
      <w:r w:rsidR="004C4403">
        <w:t>a comprise</w:t>
      </w:r>
      <w:proofErr w:type="gramEnd"/>
      <w:r w:rsidR="004C4403">
        <w:t xml:space="preserv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 xml:space="preserve">In this case, the most informative features represent the features that bestow the most </w:t>
      </w:r>
      <w:proofErr w:type="spellStart"/>
      <w:r w:rsidR="004E3875">
        <w:t>separability</w:t>
      </w:r>
      <w:proofErr w:type="spellEnd"/>
      <w:r w:rsidR="004E3875">
        <w:t xml:space="preserve">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2E3D6D4D" w14:textId="77777777" w:rsidR="007759B2" w:rsidRDefault="00532CCA" w:rsidP="00FA0F61">
      <w:pPr>
        <w:spacing w:after="0"/>
      </w:pPr>
      <w:r>
        <w:t>The spike sorting pipeline has seen a number of iterations during the years, starting from a manual approach</w:t>
      </w:r>
      <w:r w:rsidR="00003CA4">
        <w:t xml:space="preserve"> </w:t>
      </w:r>
      <w:r w:rsidR="00003CA4">
        <w:fldChar w:fldCharType="begin"/>
      </w:r>
      <w:r w:rsidR="00003CA4">
        <w:instrText xml:space="preserve"> ADDIN ZOTERO_ITEM CSL_CITATION {"citationID":"FlzLhMzz","properties":{"formattedCitation":"(43)","plainCitation":"(43)","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fldChar w:fldCharType="separate"/>
      </w:r>
      <w:r w:rsidR="00003CA4" w:rsidRPr="00DC2310">
        <w:t>(43)</w:t>
      </w:r>
      <w:r w:rsidR="00003CA4">
        <w:fldChar w:fldCharType="end"/>
      </w:r>
      <w:r>
        <w:t xml:space="preserve"> where spikes were separated and assigned by a researcher based on simple </w:t>
      </w:r>
      <w:proofErr w:type="spellStart"/>
      <w:r>
        <w:t>charateristics</w:t>
      </w:r>
      <w:proofErr w:type="spellEnd"/>
      <w:r>
        <w:t xml:space="preserve"> such as am</w:t>
      </w:r>
      <w:r w:rsidR="000118D1">
        <w:t>plitude</w:t>
      </w:r>
      <w:r w:rsidR="00B73B22">
        <w:t xml:space="preserve"> and</w:t>
      </w:r>
      <w:r w:rsidR="000118D1">
        <w:t xml:space="preserve"> width </w:t>
      </w:r>
      <w:r w:rsidR="000118D1">
        <w:fldChar w:fldCharType="begin"/>
      </w:r>
      <w:r w:rsidR="000118D1">
        <w:instrText xml:space="preserve"> ADDIN ZOTERO_ITEM CSL_CITATION {"citationID":"v8pe5Rp4","properties":{"formattedCitation":"(39)","plainCitation":"(39)","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fldChar w:fldCharType="separate"/>
      </w:r>
      <w:r w:rsidR="000118D1" w:rsidRPr="00DC2310">
        <w:t>(39)</w:t>
      </w:r>
      <w:r w:rsidR="000118D1">
        <w:fldChar w:fldCharType="end"/>
      </w:r>
      <w:r>
        <w:t xml:space="preserve">. </w:t>
      </w:r>
      <w:r w:rsidR="00F3658E">
        <w:t xml:space="preserve">One such discriminatory feature found was the peak-to-trough ratio </w:t>
      </w:r>
      <w:r w:rsidR="001700C2">
        <w:fldChar w:fldCharType="begin"/>
      </w:r>
      <w:r w:rsidR="001700C2">
        <w:instrText xml:space="preserve"> ADDIN ZOTERO_ITEM CSL_CITATION {"citationID":"4SLejONZ","properties":{"formattedCitation":"(44)","plainCitation":"(44)","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fldChar w:fldCharType="separate"/>
      </w:r>
      <w:r w:rsidR="001700C2" w:rsidRPr="00DC2310">
        <w:t>(44)</w:t>
      </w:r>
      <w:r w:rsidR="001700C2">
        <w:fldChar w:fldCharType="end"/>
      </w:r>
      <w:r w:rsidR="001700C2">
        <w:t xml:space="preserve"> </w:t>
      </w:r>
      <w:r w:rsidR="00F3658E">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fldChar w:fldCharType="begin"/>
      </w:r>
      <w:r w:rsidR="00F3658E">
        <w:instrText xml:space="preserve"> ADDIN ZOTERO_ITEM CSL_CITATION {"citationID":"IXBUoJKI","properties":{"formattedCitation":"(40)","plainCitation":"(40)","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fldChar w:fldCharType="separate"/>
      </w:r>
      <w:r w:rsidR="00F3658E" w:rsidRPr="00DC2310">
        <w:t>(40)</w:t>
      </w:r>
      <w:r w:rsidR="00F3658E">
        <w:fldChar w:fldCharType="end"/>
      </w:r>
      <w:r w:rsidR="00F3658E">
        <w:t xml:space="preserve">. </w:t>
      </w:r>
      <w:r w:rsidR="00003CA4">
        <w:t xml:space="preserve">Later, more complex algorithms were employed </w:t>
      </w:r>
      <w:r w:rsidR="00003CA4">
        <w:t xml:space="preserve">principal components </w:t>
      </w:r>
      <w:r w:rsidR="00003CA4">
        <w:fldChar w:fldCharType="begin"/>
      </w:r>
      <w:r w:rsidR="00003CA4">
        <w:instrText xml:space="preserve"> ADDIN ZOTERO_ITEM CSL_CITATION {"citationID":"nAVfSeB5","properties":{"formattedCitation":"(41)","plainCitation":"(41)","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fldChar w:fldCharType="separate"/>
      </w:r>
      <w:r w:rsidR="00003CA4" w:rsidRPr="00DC2310">
        <w:t>(41)</w:t>
      </w:r>
      <w:r w:rsidR="00003CA4">
        <w:fldChar w:fldCharType="end"/>
      </w:r>
      <w:r w:rsidR="00003CA4">
        <w:t xml:space="preserve">, the wavelet transform </w:t>
      </w:r>
      <w:r w:rsidR="00003CA4">
        <w:fldChar w:fldCharType="begin"/>
      </w:r>
      <w:r w:rsidR="00003CA4">
        <w:instrText xml:space="preserve"> ADDIN ZOTERO_ITEM CSL_CITATION {"citationID":"xdvOPIMo","properties":{"formattedCitation":"(42)","plainCitation":"(42)","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fldChar w:fldCharType="separate"/>
      </w:r>
      <w:r w:rsidR="00003CA4" w:rsidRPr="00DC2310">
        <w:t>(42)</w:t>
      </w:r>
      <w:r w:rsidR="00003CA4">
        <w:fldChar w:fldCharType="end"/>
      </w:r>
      <w:r w:rsidR="00003CA4">
        <w:t xml:space="preserve"> and various combinations of them</w:t>
      </w:r>
      <w:r w:rsidR="00003CA4">
        <w:t xml:space="preserve"> to project the high-dimensional space of spikes into a low-dimensional space. </w:t>
      </w:r>
    </w:p>
    <w:p w14:paraId="0A51218D" w14:textId="77777777" w:rsidR="007759B2" w:rsidRDefault="007759B2" w:rsidP="00FA0F61">
      <w:pPr>
        <w:spacing w:after="0"/>
      </w:pPr>
    </w:p>
    <w:p w14:paraId="61305255" w14:textId="07668140" w:rsidR="000118D1" w:rsidRDefault="007759B2" w:rsidP="00FA0F61">
      <w:pPr>
        <w:spacing w:after="0"/>
      </w:pPr>
      <w:r>
        <w:t>Due</w:t>
      </w:r>
      <w:r w:rsidR="00532CCA">
        <w:t xml:space="preserve"> to the recent advances in recording hardware such methods are rapidly turning intractable. The number of neurons captured in recordings has been</w:t>
      </w:r>
      <w:r w:rsidR="00003CA4">
        <w:t xml:space="preserve"> increasing exponentially since</w:t>
      </w:r>
      <w:r w:rsidR="00532CCA">
        <w:t xml:space="preserve"> the 1950s </w:t>
      </w:r>
      <w:r w:rsidR="00532CCA">
        <w:fldChar w:fldCharType="begin"/>
      </w:r>
      <w:r w:rsidR="00073A78">
        <w:instrText xml:space="preserve"> ADDIN ZOTERO_ITEM CSL_CITATION {"citationID":"4mfnpbi9","properties":{"formattedCitation":"(6)","plainCitation":"(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fldChar w:fldCharType="separate"/>
      </w:r>
      <w:r w:rsidR="003C3961" w:rsidRPr="003C3961">
        <w:t>(6)</w:t>
      </w:r>
      <w:r w:rsidR="00532CCA">
        <w:fldChar w:fldCharType="end"/>
      </w:r>
      <w:r w:rsidR="00532CCA">
        <w:t xml:space="preserve"> and now with the development of multi-array silicon probes </w:t>
      </w:r>
      <w:r w:rsidR="00532CCA">
        <w:fldChar w:fldCharType="begin"/>
      </w:r>
      <w:r w:rsidR="00073A78">
        <w:instrText xml:space="preserve"> ADDIN ZOTERO_ITEM CSL_CITATION {"citationID":"aSN6lSOJ","properties":{"formattedCitation":"(7,8)","plainCitation":"(7,8)","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fldChar w:fldCharType="separate"/>
      </w:r>
      <w:r w:rsidR="005260E4" w:rsidRPr="005260E4">
        <w:t>(7,8)</w:t>
      </w:r>
      <w:r w:rsidR="00532CCA">
        <w:fldChar w:fldCharType="end"/>
      </w:r>
      <w:r w:rsidR="00532CCA">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w:t>
      </w:r>
    </w:p>
    <w:p w14:paraId="4BAC90A9" w14:textId="02791CF1" w:rsidR="000118D1" w:rsidRDefault="000118D1" w:rsidP="00FA0F61">
      <w:pPr>
        <w:spacing w:after="0"/>
      </w:pPr>
    </w:p>
    <w:p w14:paraId="6853F432" w14:textId="44AFFEB5" w:rsidR="00FC667A" w:rsidRDefault="00D2526C" w:rsidP="007B78A8">
      <w:pPr>
        <w:spacing w:after="0"/>
      </w:pPr>
      <w:r>
        <w:t>Lately, template matching has been increasingly utilized as a</w:t>
      </w:r>
      <w:r w:rsidR="00FC667A">
        <w:t>n</w:t>
      </w:r>
      <w:r>
        <w:t xml:space="preserve"> alternative for the spike detection and feature extraction steps due to its performance and computational efficiency </w:t>
      </w:r>
      <w:r>
        <w:fldChar w:fldCharType="begin"/>
      </w:r>
      <w:r w:rsidR="00073A78">
        <w:instrText xml:space="preserve"> ADDIN ZOTERO_ITEM CSL_CITATION {"citationID":"KmkUq83m","properties":{"formattedCitation":"(9)","plainCitation":"(9)","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260E4" w:rsidRPr="005260E4">
        <w:t>(9)</w:t>
      </w:r>
      <w:r>
        <w:fldChar w:fldCharType="end"/>
      </w:r>
      <w:r>
        <w:t xml:space="preserve">, as it is usually applied to only a subset of the dataset. </w:t>
      </w:r>
      <w:r w:rsidR="006C2839">
        <w:t xml:space="preserve">One such method that focuses on the Wavelet Transform for detection and template matching is M-Sorter </w:t>
      </w:r>
      <w:r w:rsidR="006C2839">
        <w:fldChar w:fldCharType="begin"/>
      </w:r>
      <w:r w:rsidR="00DC2310">
        <w:instrText xml:space="preserve"> ADDIN ZOTERO_ITEM CSL_CITATION {"citationID":"QNb5UfHi","properties":{"formattedCitation":"(10)","plainCitation":"(10)","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fldChar w:fldCharType="separate"/>
      </w:r>
      <w:r w:rsidR="00DC2310" w:rsidRPr="00DC2310">
        <w:t>(10)</w:t>
      </w:r>
      <w:r w:rsidR="006C2839">
        <w:fldChar w:fldCharType="end"/>
      </w:r>
      <w:r w:rsidR="006C2839">
        <w:t xml:space="preserve">. It detects spikes from the band-pass filtered spike waveforms by computing the correlation of wavelet coefficients, templates are generated through the use of K-Means, and are spikes are matched to the closest templates. </w:t>
      </w:r>
      <w:r w:rsidR="00DC2310">
        <w:t xml:space="preserve">Another pipeline that employs template matching and K-Means is </w:t>
      </w:r>
      <w:proofErr w:type="spellStart"/>
      <w:r w:rsidR="00DC2310">
        <w:t>KiloSort</w:t>
      </w:r>
      <w:proofErr w:type="spellEnd"/>
      <w:r w:rsidR="00DC2310">
        <w:t xml:space="preserve"> </w:t>
      </w:r>
      <w:r w:rsidR="00DC2310">
        <w:fldChar w:fldCharType="begin"/>
      </w:r>
      <w:r w:rsidR="00DC2310">
        <w:instrText xml:space="preserve"> ADDIN ZOTERO_ITEM CSL_CITATION {"citationID":"cUFmtPLo","properties":{"formattedCitation":"(9,11)","plainCitation":"(9,11)","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fldChar w:fldCharType="separate"/>
      </w:r>
      <w:r w:rsidR="00DC2310" w:rsidRPr="00DC2310">
        <w:t>(9,11)</w:t>
      </w:r>
      <w:r w:rsidR="00DC2310">
        <w:fldChar w:fldCharType="end"/>
      </w:r>
      <w:r w:rsidR="00456DBD">
        <w:t xml:space="preserve">. </w:t>
      </w:r>
      <w:proofErr w:type="spellStart"/>
      <w:r w:rsidR="00A72470">
        <w:t>Kilosort</w:t>
      </w:r>
      <w:proofErr w:type="spellEnd"/>
      <w:r w:rsidR="00A72470">
        <w:t xml:space="preserve"> creates spike templates through mathematical models which are then used to initialize a modified K-Means. Computational efficiency is the main advantage of </w:t>
      </w:r>
      <w:proofErr w:type="spellStart"/>
      <w:r w:rsidR="00A72470">
        <w:t>KiloSort</w:t>
      </w:r>
      <w:proofErr w:type="spellEnd"/>
      <w:r w:rsidR="00A72470">
        <w:t xml:space="preserve">, however it also allows the possibility of human intervention as a post-processing step. </w:t>
      </w:r>
    </w:p>
    <w:p w14:paraId="6D3842DA" w14:textId="77777777" w:rsidR="00FC667A" w:rsidRDefault="00FC667A" w:rsidP="007B78A8">
      <w:pPr>
        <w:spacing w:after="0"/>
      </w:pPr>
    </w:p>
    <w:p w14:paraId="2EFA28EC" w14:textId="7A4E358D" w:rsidR="0083641E" w:rsidRDefault="00FA0F61" w:rsidP="007B78A8">
      <w:pPr>
        <w:spacing w:after="0"/>
      </w:pPr>
      <w:bookmarkStart w:id="0" w:name="_Hlk197072018"/>
      <w:r>
        <w:t xml:space="preserve">In this work, we </w:t>
      </w:r>
      <w:proofErr w:type="spellStart"/>
      <w:r>
        <w:t>endevour</w:t>
      </w:r>
      <w:proofErr w:type="spellEnd"/>
      <w:r>
        <w:t xml:space="preserve"> in the pursuit of </w:t>
      </w:r>
      <w:r w:rsidR="00456DBD">
        <w:t>identifying the</w:t>
      </w:r>
      <w:r w:rsidR="00107749">
        <w:t xml:space="preserv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DC2310">
        <w:instrText xml:space="preserve"> ADDIN ZOTERO_ITEM CSL_CITATION {"citationID":"ZQb6V8Ie","properties":{"formattedCitation":"(1,5,12,13)","plainCitation":"(1,5,12,13)","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4qHd2DAm/PMoANAl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DC2310" w:rsidRPr="00DC2310">
        <w:t>(1,5,12,13)</w:t>
      </w:r>
      <w:r w:rsidR="00982FA9">
        <w:fldChar w:fldCharType="end"/>
      </w:r>
      <w:r w:rsidR="00982FA9">
        <w:t xml:space="preserve"> 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78320EF9" w:rsidR="00284D80" w:rsidRDefault="003C3961" w:rsidP="00284D80">
      <w:r>
        <w:t xml:space="preserve">Deep clustering algorithms </w:t>
      </w:r>
      <w:r w:rsidR="00A322CD">
        <w:fldChar w:fldCharType="begin"/>
      </w:r>
      <w:r w:rsidR="00DC2310">
        <w:instrText xml:space="preserve"> ADDIN ZOTERO_ITEM CSL_CITATION {"citationID":"1tAiVVSk","properties":{"formattedCitation":"(14)","plainCitation":"(14)","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DC2310" w:rsidRPr="00DC2310">
        <w:t>(14)</w:t>
      </w:r>
      <w:r w:rsidR="00A322CD">
        <w:fldChar w:fldCharType="end"/>
      </w:r>
      <w:r w:rsidR="00A322CD">
        <w:t xml:space="preserve"> </w:t>
      </w:r>
      <w:r>
        <w:t xml:space="preserve">are neural network approaches to clustering based on </w:t>
      </w:r>
      <w:proofErr w:type="spellStart"/>
      <w:r>
        <w:t>autoencoders</w:t>
      </w:r>
      <w:proofErr w:type="spellEnd"/>
      <w:r>
        <w:t xml:space="preserve"> </w:t>
      </w:r>
      <w:r>
        <w:fldChar w:fldCharType="begin"/>
      </w:r>
      <w:r w:rsidR="00DC2310">
        <w:instrText xml:space="preserve"> ADDIN ZOTERO_ITEM CSL_CITATION {"citationID":"nE2qJQTp","properties":{"formattedCitation":"(15,16)","plainCitation":"(15,16)","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DC2310" w:rsidRPr="00DC2310">
        <w:t>(15,16)</w:t>
      </w:r>
      <w:r>
        <w:fldChar w:fldCharType="end"/>
      </w:r>
      <w:r>
        <w:t xml:space="preserve">. </w:t>
      </w:r>
      <w:r w:rsidR="000C0258">
        <w:t xml:space="preserve">Traditionally, </w:t>
      </w:r>
      <w:proofErr w:type="spellStart"/>
      <w:r w:rsidR="000C0258">
        <w:t>autoencoders</w:t>
      </w:r>
      <w:proofErr w:type="spellEnd"/>
      <w:r w:rsidR="000C0258">
        <w:t xml:space="preserve"> are composed of two inter-linked parts: an encoder and a decoder. Their task is to compress the input data into a latent representation, usually lower-dimensional, and reconstruct the input data at the </w:t>
      </w:r>
      <w:proofErr w:type="spellStart"/>
      <w:r w:rsidR="000C0258">
        <w:t>ouput</w:t>
      </w:r>
      <w:proofErr w:type="spellEnd"/>
      <w:r w:rsidR="000C0258">
        <w:t xml:space="preserve">. </w:t>
      </w:r>
      <w:proofErr w:type="spellStart"/>
      <w:r w:rsidR="006B5425">
        <w:t>Autoencoders</w:t>
      </w:r>
      <w:proofErr w:type="spellEnd"/>
      <w:r w:rsidR="006B5425">
        <w:t xml:space="preserve"> have been applied for many different applications such as feature extraction, dimensionality </w:t>
      </w:r>
      <w:proofErr w:type="spellStart"/>
      <w:r w:rsidR="006B5425">
        <w:t>reducion</w:t>
      </w:r>
      <w:proofErr w:type="spellEnd"/>
      <w:r w:rsidR="006B5425">
        <w:t xml:space="preserve">, generative modelling and </w:t>
      </w:r>
      <w:proofErr w:type="spellStart"/>
      <w:r w:rsidR="006B5425">
        <w:t>anomality</w:t>
      </w:r>
      <w:proofErr w:type="spellEnd"/>
      <w:r w:rsidR="006B5425">
        <w:t xml:space="preserve"> detection. </w:t>
      </w:r>
      <w:proofErr w:type="spellStart"/>
      <w:r w:rsidR="00B43256">
        <w:t>Autoencoders</w:t>
      </w:r>
      <w:proofErr w:type="spellEnd"/>
      <w:r w:rsidR="00B43256">
        <w:t xml:space="preserve"> have been also been demonstrated to be an adequate approach in the feature extraction of image datasets </w:t>
      </w:r>
      <w:r w:rsidR="00B43256">
        <w:fldChar w:fldCharType="begin"/>
      </w:r>
      <w:r w:rsidR="00DC2310">
        <w:instrText xml:space="preserve"> ADDIN ZOTERO_ITEM CSL_CITATION {"citationID":"tdipSHPF","properties":{"formattedCitation":"(17\\uc0\\u8211{}19)","plainCitation":"(17–19)","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DC2310" w:rsidRPr="00DC2310">
        <w:t>(17–19)</w:t>
      </w:r>
      <w:r w:rsidR="00B43256">
        <w:fldChar w:fldCharType="end"/>
      </w:r>
      <w:r w:rsidR="00B43256">
        <w:t xml:space="preserve">, such as MNIST. </w:t>
      </w:r>
      <w:r w:rsidR="0071432D">
        <w:t xml:space="preserve">Due to inherent non-linearity of </w:t>
      </w:r>
      <w:proofErr w:type="spellStart"/>
      <w:r w:rsidR="0071432D">
        <w:t>autoencoders</w:t>
      </w:r>
      <w:proofErr w:type="spellEnd"/>
      <w:r w:rsidR="0071432D">
        <w:t xml:space="preserve"> from the activation functions,</w:t>
      </w:r>
      <w:r w:rsidR="006B5425">
        <w:t xml:space="preserve"> </w:t>
      </w:r>
      <w:proofErr w:type="spellStart"/>
      <w:r w:rsidR="006B5425">
        <w:t>autoencoders</w:t>
      </w:r>
      <w:proofErr w:type="spellEnd"/>
      <w:r w:rsidR="006B5425">
        <w:t xml:space="preserve"> are a suitable approach for the task of spike sorting</w:t>
      </w:r>
      <w:r w:rsidR="00B43256">
        <w:t xml:space="preserve"> </w:t>
      </w:r>
      <w:r w:rsidR="007A03DD">
        <w:fldChar w:fldCharType="begin"/>
      </w:r>
      <w:r w:rsidR="00DC2310">
        <w:instrText xml:space="preserve"> ADDIN ZOTERO_ITEM CSL_CITATION {"citationID":"u0WJxSEi","properties":{"formattedCitation":"(20)","plainCitation":"(20)","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DC2310" w:rsidRPr="00DC2310">
        <w:t>(20)</w:t>
      </w:r>
      <w:r w:rsidR="007A03DD">
        <w:fldChar w:fldCharType="end"/>
      </w:r>
      <w:r w:rsidR="006B5425">
        <w:t xml:space="preserve">.  </w:t>
      </w:r>
    </w:p>
    <w:p w14:paraId="1F1A3675" w14:textId="506464C1"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DC2310">
        <w:instrText xml:space="preserve"> ADDIN ZOTERO_ITEM CSL_CITATION {"citationID":"XG40fcni","properties":{"formattedCitation":"(21\\uc0\\u8211{}28)","plainCitation":"(21–2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DC2310" w:rsidRPr="00DC2310">
        <w:t>(21–28)</w:t>
      </w:r>
      <w:r>
        <w:fldChar w:fldCharType="end"/>
      </w:r>
      <w:r>
        <w:t xml:space="preserve">.  </w:t>
      </w:r>
      <w:r w:rsidR="00513C62">
        <w:t xml:space="preserve">Most of these methods </w:t>
      </w:r>
      <w:r w:rsidR="00513C62">
        <w:fldChar w:fldCharType="begin"/>
      </w:r>
      <w:r w:rsidR="00DC2310">
        <w:instrText xml:space="preserve"> ADDIN ZOTERO_ITEM CSL_CITATION {"citationID":"rtOlVxhS","properties":{"formattedCitation":"(21,22,25,27,29,30)","plainCitation":"(21,22,25,27,29,30)","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DC2310" w:rsidRPr="00DC2310">
        <w:t>(21,22,25,27,29,30)</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DC2310">
        <w:instrText xml:space="preserve"> ADDIN ZOTERO_ITEM CSL_CITATION {"citationID":"DRkPLL14","properties":{"formattedCitation":"(23,24)","plainCitation":"(23,24)","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DC2310" w:rsidRPr="00DC2310">
        <w:t>(23,24)</w:t>
      </w:r>
      <w:r w:rsidR="0062314B">
        <w:fldChar w:fldCharType="end"/>
      </w:r>
      <w:r w:rsidR="00A429E9">
        <w:t xml:space="preserve"> have also been designed</w:t>
      </w:r>
      <w:r w:rsidR="00AC456A">
        <w:t xml:space="preserve"> based on </w:t>
      </w:r>
      <w:proofErr w:type="spellStart"/>
      <w:r w:rsidR="00AC456A">
        <w:t>pretraining</w:t>
      </w:r>
      <w:proofErr w:type="spellEnd"/>
      <w:r w:rsidR="00AC456A">
        <w:t xml:space="preserve"> followed by iterative refinement based on</w:t>
      </w:r>
      <w:r w:rsidR="00A429E9">
        <w:t xml:space="preserve"> the statistical dip-test</w:t>
      </w:r>
      <w:r w:rsidR="0062314B">
        <w:t xml:space="preserve"> </w:t>
      </w:r>
      <w:r w:rsidR="0062314B">
        <w:fldChar w:fldCharType="begin"/>
      </w:r>
      <w:r w:rsidR="00DC2310">
        <w:instrText xml:space="preserve"> ADDIN ZOTERO_ITEM CSL_CITATION {"citationID":"MMEA89Jg","properties":{"formattedCitation":"(31)","plainCitation":"(31)","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DC2310" w:rsidRPr="00DC2310">
        <w:t>(31)</w:t>
      </w:r>
      <w:r w:rsidR="0062314B">
        <w:fldChar w:fldCharType="end"/>
      </w:r>
      <w:r w:rsidR="00A429E9">
        <w:t xml:space="preserve"> for modality</w:t>
      </w:r>
      <w:r w:rsidR="0062314B">
        <w:t xml:space="preserve"> in iterative loops for updating labels </w:t>
      </w:r>
      <w:r w:rsidR="0062314B">
        <w:fldChar w:fldCharType="begin"/>
      </w:r>
      <w:r w:rsidR="00DC2310">
        <w:instrText xml:space="preserve"> ADDIN ZOTERO_ITEM CSL_CITATION {"citationID":"nyJXmvAY","properties":{"formattedCitation":"(23)","plainCitation":"(2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DC2310" w:rsidRPr="00DC2310">
        <w:t>(23)</w:t>
      </w:r>
      <w:r w:rsidR="0062314B">
        <w:fldChar w:fldCharType="end"/>
      </w:r>
      <w:r w:rsidR="0062314B">
        <w:t xml:space="preserve"> or as a </w:t>
      </w:r>
      <w:proofErr w:type="spellStart"/>
      <w:r w:rsidR="0062314B">
        <w:t>postprocessing</w:t>
      </w:r>
      <w:proofErr w:type="spellEnd"/>
      <w:r w:rsidR="0062314B">
        <w:t xml:space="preserve"> step of cluster merging </w:t>
      </w:r>
      <w:r w:rsidR="0062314B">
        <w:fldChar w:fldCharType="begin"/>
      </w:r>
      <w:r w:rsidR="00DC2310">
        <w:instrText xml:space="preserve"> ADDIN ZOTERO_ITEM CSL_CITATION {"citationID":"XYxEJUh4","properties":{"formattedCitation":"(24)","plainCitation":"(2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DC2310" w:rsidRPr="00DC2310">
        <w:t>(24)</w:t>
      </w:r>
      <w:r w:rsidR="0062314B">
        <w:fldChar w:fldCharType="end"/>
      </w:r>
      <w:r w:rsidR="0062314B">
        <w:t xml:space="preserve">. </w:t>
      </w:r>
      <w:r w:rsidR="00290861">
        <w:t xml:space="preserve">Even a tree approach </w:t>
      </w:r>
      <w:r w:rsidR="00290861">
        <w:fldChar w:fldCharType="begin"/>
      </w:r>
      <w:r w:rsidR="00DC2310">
        <w:instrText xml:space="preserve"> ADDIN ZOTERO_ITEM CSL_CITATION {"citationID":"WuGXN5u8","properties":{"formattedCitation":"(27)","plainCitation":"(27)","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DC2310" w:rsidRPr="00DC2310">
        <w:t>(27)</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DC2310">
        <w:instrText xml:space="preserve"> ADDIN ZOTERO_ITEM CSL_CITATION {"citationID":"XgSQ2XAA","properties":{"formattedCitation":"(32)","plainCitation":"(3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DC2310" w:rsidRPr="00DC2310">
        <w:t>(32)</w:t>
      </w:r>
      <w:r w:rsidR="009D2F13">
        <w:fldChar w:fldCharType="end"/>
      </w:r>
      <w:r w:rsidR="009D2F13">
        <w:t xml:space="preserve"> is taken, the </w:t>
      </w:r>
      <w:proofErr w:type="spellStart"/>
      <w:r w:rsidR="009D2F13">
        <w:t>autoencoder</w:t>
      </w:r>
      <w:proofErr w:type="spellEnd"/>
      <w:r w:rsidR="009D2F13">
        <w:t xml:space="preserve"> beings by creating a low-dimensional representation of the input which is then further reduced through the t-SNE algorithm to a 2-dimensional space that is clustered by a density-based approach. </w:t>
      </w:r>
      <w:r w:rsidR="00513C62">
        <w:t>Thus</w:t>
      </w:r>
      <w:proofErr w:type="gramStart"/>
      <w:r w:rsidR="00513C62">
        <w:t>,  deep</w:t>
      </w:r>
      <w:proofErr w:type="gramEnd"/>
      <w:r w:rsidR="00513C62">
        <w:t xml:space="preserve">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126BD0F6" w14:textId="4582B040" w:rsidR="00284D80" w:rsidRDefault="00F22AE1" w:rsidP="003406BD">
      <w:pPr>
        <w:spacing w:after="0"/>
      </w:pPr>
      <w:r>
        <w:t xml:space="preserve">As it was alluded to in the cocktail party problem, spike sorting suffers from an assortment of challenges. Realistically, even if the idea of neural coding </w:t>
      </w:r>
      <w:r w:rsidR="00F65CF6">
        <w:t>would be</w:t>
      </w:r>
      <w:r>
        <w:t xml:space="preserve"> invalidated, background noise induces variability into the shapes of spikes which</w:t>
      </w:r>
      <w:r w:rsidR="00405787">
        <w:t xml:space="preserve"> would still</w:t>
      </w:r>
      <w:r>
        <w:t xml:space="preserve"> generate </w:t>
      </w:r>
      <w:r w:rsidR="00405787">
        <w:t xml:space="preserve">clusters. </w:t>
      </w:r>
      <w:r w:rsidR="006408F3">
        <w:t xml:space="preserve">Consequently, feature extraction techniques are an important step in improving the robustness of clustering by removing redundant information. </w:t>
      </w:r>
      <w:r w:rsidR="005472E3">
        <w:t>As pointed to above, neurons can have different firing rates</w:t>
      </w:r>
      <w:r w:rsidR="002A6911">
        <w:t xml:space="preserve"> </w:t>
      </w:r>
      <w:r w:rsidR="002A6911" w:rsidRPr="00041F9F">
        <w:fldChar w:fldCharType="begin"/>
      </w:r>
      <w:r w:rsidR="00DC2310">
        <w:instrText xml:space="preserve"> ADDIN ZOTERO_ITEM CSL_CITATION {"citationID":"9LgWir6L","properties":{"formattedCitation":"(33)","plainCitation":"(33)","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041F9F">
        <w:fldChar w:fldCharType="separate"/>
      </w:r>
      <w:r w:rsidR="00DC2310" w:rsidRPr="00DC2310">
        <w:t>(33)</w:t>
      </w:r>
      <w:r w:rsidR="002A6911" w:rsidRPr="00041F9F">
        <w:fldChar w:fldCharType="end"/>
      </w:r>
      <w:r w:rsidR="002A6911" w:rsidRPr="00041F9F">
        <w:t xml:space="preserve"> </w:t>
      </w:r>
      <w:r w:rsidR="002A6911" w:rsidRPr="00041F9F">
        <w:fldChar w:fldCharType="begin"/>
      </w:r>
      <w:r w:rsidR="00DC2310">
        <w:instrText xml:space="preserve"> ADDIN ZOTERO_ITEM CSL_CITATION {"citationID":"gDYteSQG","properties":{"formattedCitation":"(34)","plainCitation":"(34)","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041F9F">
        <w:fldChar w:fldCharType="separate"/>
      </w:r>
      <w:r w:rsidR="00DC2310" w:rsidRPr="00DC2310">
        <w:t>(34)</w:t>
      </w:r>
      <w:r w:rsidR="002A6911" w:rsidRPr="00041F9F">
        <w:fldChar w:fldCharType="end"/>
      </w:r>
      <w:r w:rsidR="005472E3">
        <w:t xml:space="preserve">. </w:t>
      </w:r>
      <w:r w:rsidR="002A6911">
        <w:t>Within the finite frame of a recording, different firing rates results in a different number of spikes</w:t>
      </w:r>
      <w:r w:rsidR="00793668">
        <w:t xml:space="preserve"> </w:t>
      </w:r>
      <w:r w:rsidR="002A6911">
        <w:t xml:space="preserve">which leads to imbalanced clusters. </w:t>
      </w:r>
      <w:r w:rsidR="005472E3">
        <w:t xml:space="preserve">This happens due to neuronal activity being modulated by entire brain circuits rather than a single neuron deciding. </w:t>
      </w:r>
      <w:r w:rsidR="005260E4">
        <w:t xml:space="preserve">Besides noise, the shape of spikes can be disrupted by phenomena such as electrode drift </w:t>
      </w:r>
      <w:r w:rsidR="005260E4">
        <w:fldChar w:fldCharType="begin"/>
      </w:r>
      <w:r w:rsidR="00073A78">
        <w:instrText xml:space="preserve"> ADDIN ZOTERO_ITEM CSL_CITATION {"citationID":"tgtsBf4B","properties":{"formattedCitation":"(8)","plainCitation":"(8)","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fldChar w:fldCharType="separate"/>
      </w:r>
      <w:r w:rsidR="005260E4" w:rsidRPr="005260E4">
        <w:t>(8)</w:t>
      </w:r>
      <w:r w:rsidR="005260E4">
        <w:fldChar w:fldCharType="end"/>
      </w:r>
      <w:r w:rsidR="005260E4">
        <w:t xml:space="preserve">. These can lead to more similar spike shapes which result in overlapping clusters. </w:t>
      </w:r>
      <w:r w:rsidR="005472E3">
        <w:t xml:space="preserve">Finally, the time scale of neuronal activity is of milliseconds, implying that even a brief recording will generate a high volume of data </w:t>
      </w:r>
      <w:r w:rsidR="005472E3" w:rsidRPr="00041F9F">
        <w:fldChar w:fldCharType="begin"/>
      </w:r>
      <w:r w:rsidR="00DC2310">
        <w:instrText xml:space="preserve"> ADDIN ZOTERO_ITEM CSL_CITATION {"citationID":"84OEPtpq","properties":{"formattedCitation":"(35)","plainCitation":"(35)","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041F9F">
        <w:fldChar w:fldCharType="separate"/>
      </w:r>
      <w:r w:rsidR="00DC2310" w:rsidRPr="00DC2310">
        <w:t>(35)</w:t>
      </w:r>
      <w:r w:rsidR="005472E3" w:rsidRPr="00041F9F">
        <w:fldChar w:fldCharType="end"/>
      </w:r>
      <w:r w:rsidR="005472E3">
        <w:t xml:space="preserve">. </w:t>
      </w:r>
      <w:r w:rsidR="004209F9">
        <w:t xml:space="preserve">From a terminological perspective, </w:t>
      </w:r>
      <w:r w:rsidR="004D09FB">
        <w:t xml:space="preserve">single unit activity refers to </w:t>
      </w:r>
      <w:r w:rsidR="004209F9">
        <w:t>a cluster that is composed from the spikes of a single neuron</w:t>
      </w:r>
      <w:r w:rsidR="00477C9D">
        <w:t xml:space="preserve">, while multiunit activity refers to a “cluster” that is composed of the spikes of multiple neurons (usually more distant from the recording electrode) </w:t>
      </w:r>
      <w:r w:rsidR="00477C9D" w:rsidRPr="00041F9F">
        <w:fldChar w:fldCharType="begin"/>
      </w:r>
      <w:r w:rsidR="00073A78">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041F9F">
        <w:fldChar w:fldCharType="separate"/>
      </w:r>
      <w:r w:rsidR="00477C9D" w:rsidRPr="003C3961">
        <w:t>(5)</w:t>
      </w:r>
      <w:r w:rsidR="00477C9D" w:rsidRPr="00041F9F">
        <w:fldChar w:fldCharType="end"/>
      </w:r>
      <w:r w:rsidR="004209F9">
        <w:t xml:space="preserve">. </w:t>
      </w:r>
    </w:p>
    <w:p w14:paraId="485E416A" w14:textId="77777777" w:rsidR="003406BD" w:rsidRDefault="003406BD" w:rsidP="003406BD">
      <w:pPr>
        <w:spacing w:after="0"/>
      </w:pPr>
    </w:p>
    <w:p w14:paraId="389FB473" w14:textId="46BB5AE9" w:rsidR="00481E03" w:rsidRDefault="00481E03" w:rsidP="003406BD">
      <w:pPr>
        <w:spacing w:after="0"/>
      </w:pPr>
      <w:r>
        <w:lastRenderedPageBreak/>
        <w:t>The aim of feature extraction is to generate a new feature space that is resistant to small changes in spike shape</w:t>
      </w:r>
      <w:r w:rsidR="00FD4B13">
        <w:t xml:space="preserve">, thus offering </w:t>
      </w:r>
      <w:proofErr w:type="spellStart"/>
      <w:r w:rsidR="00FD4B13">
        <w:t>separability</w:t>
      </w:r>
      <w:proofErr w:type="spellEnd"/>
      <w:r w:rsidR="00FD4B13">
        <w:t xml:space="preserve"> in clusters. </w:t>
      </w:r>
      <w:r w:rsidR="00267626">
        <w:t xml:space="preserve">The purpose of clustering is to group the different groups of activity to identify the activity of different neurons. </w:t>
      </w:r>
      <w:r w:rsidR="001725E3">
        <w:t xml:space="preserve">As the spikes of neurons are muddled by the inherent background noise of brain recordings, </w:t>
      </w:r>
      <w:proofErr w:type="spellStart"/>
      <w:r w:rsidR="001725E3">
        <w:t>autoencoder</w:t>
      </w:r>
      <w:proofErr w:type="spellEnd"/>
      <w:r w:rsidR="001725E3">
        <w:t xml:space="preserve"> which have been demonstrated a robust ability for </w:t>
      </w:r>
      <w:proofErr w:type="spellStart"/>
      <w:r w:rsidR="001725E3">
        <w:t>denoising</w:t>
      </w:r>
      <w:proofErr w:type="spellEnd"/>
      <w:r w:rsidR="001725E3">
        <w:t xml:space="preserve"> may be able to offer a latent </w:t>
      </w:r>
      <w:proofErr w:type="spellStart"/>
      <w:r w:rsidR="001725E3">
        <w:t>representatino</w:t>
      </w:r>
      <w:proofErr w:type="spellEnd"/>
      <w:r w:rsidR="001725E3">
        <w:t xml:space="preserve"> that is invariant to noise </w:t>
      </w:r>
      <w:r w:rsidR="001725E3">
        <w:fldChar w:fldCharType="begin"/>
      </w:r>
      <w:r w:rsidR="00DC2310">
        <w:instrText xml:space="preserve"> ADDIN ZOTERO_ITEM CSL_CITATION {"citationID":"Ogi5wWCT","properties":{"formattedCitation":"(15)","plainCitation":"(15)","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fldChar w:fldCharType="separate"/>
      </w:r>
      <w:r w:rsidR="00DC2310" w:rsidRPr="00DC2310">
        <w:t>(15)</w:t>
      </w:r>
      <w:r w:rsidR="001725E3">
        <w:fldChar w:fldCharType="end"/>
      </w:r>
      <w:r w:rsidR="001725E3">
        <w:t xml:space="preserve">. </w:t>
      </w:r>
      <w:proofErr w:type="spellStart"/>
      <w:r w:rsidR="001725E3">
        <w:t>Autoencoders</w:t>
      </w:r>
      <w:proofErr w:type="spellEnd"/>
      <w:r w:rsidR="001725E3">
        <w:t xml:space="preserve"> have seen previous use in spike sorting </w:t>
      </w:r>
      <w:r w:rsidR="001725E3">
        <w:fldChar w:fldCharType="begin"/>
      </w:r>
      <w:r w:rsidR="00DC2310">
        <w:instrText xml:space="preserve"> ADDIN ZOTERO_ITEM CSL_CITATION {"citationID":"BH9HdbYQ","properties":{"formattedCitation":"(20,36)","plainCitation":"(20,3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fldChar w:fldCharType="separate"/>
      </w:r>
      <w:r w:rsidR="00DC2310" w:rsidRPr="00DC2310">
        <w:t>(20,36)</w:t>
      </w:r>
      <w:r w:rsidR="001725E3">
        <w:fldChar w:fldCharType="end"/>
      </w:r>
      <w:r w:rsidR="001725E3">
        <w:t xml:space="preserve"> with promising results. </w:t>
      </w:r>
      <w:r w:rsidR="00C60188">
        <w:t xml:space="preserve">Many variants have been developed for the introduction of deep learning into spike sorting </w:t>
      </w:r>
      <w:r w:rsidR="00C60188">
        <w:fldChar w:fldCharType="begin"/>
      </w:r>
      <w:r w:rsidR="00DC2310">
        <w:instrText xml:space="preserve"> ADDIN ZOTERO_ITEM CSL_CITATION {"citationID":"GhidZUpW","properties":{"formattedCitation":"(37)","plainCitation":"(37)","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fldChar w:fldCharType="separate"/>
      </w:r>
      <w:r w:rsidR="00DC2310" w:rsidRPr="00DC2310">
        <w:t>(37)</w:t>
      </w:r>
      <w:r w:rsidR="00C60188">
        <w:fldChar w:fldCharType="end"/>
      </w:r>
      <w:r w:rsidR="00C60188">
        <w:t xml:space="preserve">. Yet, the suitability of deep clustering methods in spike sorting which employ </w:t>
      </w:r>
      <w:proofErr w:type="spellStart"/>
      <w:r w:rsidR="00C60188">
        <w:t>autoencoders</w:t>
      </w:r>
      <w:proofErr w:type="spellEnd"/>
      <w:r w:rsidR="00C60188">
        <w:t xml:space="preserve"> has not yet been determined.</w:t>
      </w:r>
    </w:p>
    <w:p w14:paraId="2CD1866C" w14:textId="77777777" w:rsidR="00284D80" w:rsidRPr="00C970C2" w:rsidRDefault="00284D80" w:rsidP="00284D80">
      <w:pPr>
        <w:spacing w:after="0"/>
      </w:pPr>
    </w:p>
    <w:p w14:paraId="7D1EAE3A" w14:textId="5E7A1B38" w:rsidR="00284D80" w:rsidRPr="00C970C2" w:rsidRDefault="00284D80" w:rsidP="00284D80">
      <w:pPr>
        <w:spacing w:after="0"/>
      </w:pPr>
      <w:r w:rsidRPr="00C970C2">
        <w:t xml:space="preserve">The paper </w:t>
      </w:r>
      <w:r w:rsidR="00B450CA">
        <w:t>is organized in the following manner</w:t>
      </w:r>
      <w:r w:rsidRPr="00C970C2">
        <w:t xml:space="preserve">: </w:t>
      </w:r>
      <w:r w:rsidR="009627A4">
        <w:t>S</w:t>
      </w:r>
      <w:r>
        <w:t>ection 2 presents</w:t>
      </w:r>
      <w:r w:rsidR="00B450CA">
        <w:t xml:space="preserve"> </w:t>
      </w:r>
      <w:r>
        <w:t xml:space="preserve">of </w:t>
      </w:r>
      <w:r w:rsidR="00B450CA">
        <w:t>traditional</w:t>
      </w:r>
      <w:r>
        <w:t xml:space="preserve"> feature extraction methods</w:t>
      </w:r>
      <w:r w:rsidR="00B450CA">
        <w:t>, clustering methods</w:t>
      </w:r>
      <w:r w:rsidR="00D37EC9">
        <w:t xml:space="preserve"> and performance metrics </w:t>
      </w:r>
      <w:proofErr w:type="spellStart"/>
      <w:r w:rsidR="00D37EC9">
        <w:t>metrics</w:t>
      </w:r>
      <w:proofErr w:type="spellEnd"/>
      <w:r w:rsidR="00D37EC9">
        <w:t xml:space="preserve"> used in the analysis</w:t>
      </w:r>
      <w:r w:rsidR="009627A4">
        <w:t xml:space="preserve">. Moreover, it </w:t>
      </w:r>
      <w:r>
        <w:t>provides a description of the proposed method</w:t>
      </w:r>
      <w:r w:rsidR="00BA22C2">
        <w:t>s for spike sorting</w:t>
      </w:r>
      <w:r>
        <w:t xml:space="preserve">, and </w:t>
      </w:r>
      <w:r w:rsidR="009627A4">
        <w:t>of the</w:t>
      </w:r>
      <w:r>
        <w:t xml:space="preserve"> datasets</w:t>
      </w:r>
      <w:r w:rsidRPr="00C970C2">
        <w:t>.</w:t>
      </w:r>
      <w:r>
        <w:t xml:space="preserve"> In </w:t>
      </w:r>
      <w:r w:rsidR="009627A4">
        <w:t>S</w:t>
      </w:r>
      <w:r>
        <w:t xml:space="preserve">ection 3, </w:t>
      </w:r>
      <w:r w:rsidR="009627A4">
        <w:t>a thorough evaluation is made on each method on multiple datasets from the perspective of various performance metrics, simultaneously offering a critical interpretation of the results.</w:t>
      </w:r>
      <w:r>
        <w:t xml:space="preserve"> </w:t>
      </w:r>
      <w:r w:rsidR="000834F1">
        <w:t>Finally,</w:t>
      </w:r>
      <w:r w:rsidR="009627A4">
        <w:t xml:space="preserve"> </w:t>
      </w:r>
      <w:r>
        <w:t xml:space="preserve">Section 4 </w:t>
      </w:r>
      <w:r w:rsidR="000834F1" w:rsidRPr="000834F1">
        <w:t xml:space="preserve">explores the limitations of our proposal </w:t>
      </w:r>
      <w:r>
        <w:t>and the conclusions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6CBAE186" w:rsidR="00284D80" w:rsidRDefault="000B5CAE" w:rsidP="00284D80">
      <w:pPr>
        <w:pStyle w:val="Heading2"/>
      </w:pPr>
      <w:r>
        <w:t>Feature Extraction</w:t>
      </w:r>
    </w:p>
    <w:p w14:paraId="1D9E7C64" w14:textId="2E813839" w:rsidR="00284D80" w:rsidRDefault="00572FF5" w:rsidP="00284D80">
      <w:pPr>
        <w:spacing w:after="0"/>
      </w:pPr>
      <w:r>
        <w:t xml:space="preserve">Feature extraction is a key step in the spike sorting pipeline in which spike waveforms are represented through a smaller informative feature space. </w:t>
      </w:r>
      <w:r w:rsidR="009F07E2">
        <w:t>In spike sorting, for computational reasons, feature extraction attempts to reduce the dimensionality of the original feature space while retaining the information that allows for the discrimination of spikes from different neurons. This implies creating features that are invariant to the noise that differentiates the spikes produced by the same neuron. Techniques for feature extraction methods can be categorized by multiple attributes such as linearity</w:t>
      </w:r>
      <w:r w:rsidR="00827DB5">
        <w:t xml:space="preserve">, thus PCA is a linear convex algorithm while ICA is a linear non-convex approach.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AE686B1" w14:textId="3F1E2E0F" w:rsidR="00623D8B" w:rsidRDefault="00623D8B" w:rsidP="00284D80">
      <w:pPr>
        <w:spacing w:after="0"/>
      </w:pPr>
      <w:r>
        <w:t xml:space="preserve">One of the most widely used techniques for feature extraction, in general and in spike sorting </w:t>
      </w:r>
      <w:r>
        <w:fldChar w:fldCharType="begin"/>
      </w:r>
      <w:r w:rsidR="00DC2310">
        <w:instrText xml:space="preserve"> ADDIN ZOTERO_ITEM CSL_CITATION {"citationID":"BgvYsA5o","properties":{"formattedCitation":"(45)","plainCitation":"(45)","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DC2310" w:rsidRPr="00DC2310">
        <w:t>(45)</w:t>
      </w:r>
      <w:r>
        <w:fldChar w:fldCharType="end"/>
      </w:r>
      <w:r>
        <w:t xml:space="preserve">, is the </w:t>
      </w:r>
      <w:r w:rsidR="00284D80" w:rsidRPr="00C970C2">
        <w:t>Principal Component Analysis (PCA)</w:t>
      </w:r>
      <w:r w:rsidR="00284D80">
        <w:t xml:space="preserve"> </w:t>
      </w:r>
      <w:r w:rsidR="00284D80">
        <w:fldChar w:fldCharType="begin"/>
      </w:r>
      <w:r w:rsidR="00DC2310">
        <w:instrText xml:space="preserve"> ADDIN ZOTERO_ITEM CSL_CITATION {"citationID":"AcSXLI4b","properties":{"formattedCitation":"(46)","plainCitation":"(46)","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DC2310" w:rsidRPr="00DC2310">
        <w:t>(46)</w:t>
      </w:r>
      <w:r w:rsidR="00284D80">
        <w:fldChar w:fldCharType="end"/>
      </w:r>
      <w:r w:rsidR="00284D80" w:rsidRPr="00C970C2">
        <w:t xml:space="preserve">. </w:t>
      </w:r>
      <w:r w:rsidR="00F5322B">
        <w:t xml:space="preserve">Despite its limitations, PCA has been extensively used in spike sorting over the years </w:t>
      </w:r>
      <w:r w:rsidR="00F5322B">
        <w:fldChar w:fldCharType="begin"/>
      </w:r>
      <w:r w:rsidR="00F5322B">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fldChar w:fldCharType="separate"/>
      </w:r>
      <w:r w:rsidR="00F5322B" w:rsidRPr="003C3961">
        <w:t>(5)</w:t>
      </w:r>
      <w:r w:rsidR="00F5322B">
        <w:fldChar w:fldCharType="end"/>
      </w:r>
      <w:r w:rsidR="00F5322B">
        <w:t xml:space="preserve"> and it is still is used in modern spike sorting pipelines </w:t>
      </w:r>
      <w:r w:rsidR="00F5322B">
        <w:fldChar w:fldCharType="begin"/>
      </w:r>
      <w:r w:rsidR="00DC2310">
        <w:instrText xml:space="preserve"> ADDIN ZOTERO_ITEM CSL_CITATION {"citationID":"R4OYvWqu","properties":{"formattedCitation":"(47)","plainCitation":"(47)","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fldChar w:fldCharType="separate"/>
      </w:r>
      <w:r w:rsidR="00DC2310" w:rsidRPr="00DC2310">
        <w:t>(47)</w:t>
      </w:r>
      <w:r w:rsidR="00F5322B">
        <w:fldChar w:fldCharType="end"/>
      </w:r>
      <w:r w:rsidR="00F5322B">
        <w:t xml:space="preserve">. </w:t>
      </w:r>
      <w:r w:rsidR="00284D80" w:rsidRPr="00C970C2">
        <w:t xml:space="preserve">PCA </w:t>
      </w:r>
      <w:r>
        <w:t>transforms the input data into a new feature space of orthogonal axes – called principal components – which are derived through eigenvalue decomposition.</w:t>
      </w:r>
      <w:r w:rsidR="00186C68">
        <w:t xml:space="preserve"> It can reduce dimensionality by discardin</w:t>
      </w:r>
      <w:r w:rsidR="006D4963">
        <w:t>g components with low variance. Often by retaining only the first few principal components</w:t>
      </w:r>
      <w:r w:rsidR="00F5322B">
        <w:t xml:space="preserve"> </w:t>
      </w:r>
      <w:r w:rsidR="00F5322B">
        <w:fldChar w:fldCharType="begin"/>
      </w:r>
      <w:r w:rsidR="00DC2310">
        <w:instrText xml:space="preserve"> ADDIN ZOTERO_ITEM CSL_CITATION {"citationID":"DREtoOgq","properties":{"formattedCitation":"(48)","plainCitation":"(48)","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fldChar w:fldCharType="separate"/>
      </w:r>
      <w:r w:rsidR="00DC2310" w:rsidRPr="00DC2310">
        <w:t>(48)</w:t>
      </w:r>
      <w:r w:rsidR="00F5322B">
        <w:fldChar w:fldCharType="end"/>
      </w:r>
      <w:r w:rsidR="00F5322B">
        <w:t xml:space="preserve"> </w:t>
      </w:r>
      <w:r w:rsidR="00F5322B">
        <w:fldChar w:fldCharType="begin"/>
      </w:r>
      <w:r w:rsidR="00DC2310">
        <w:instrText xml:space="preserve"> ADDIN ZOTERO_ITEM CSL_CITATION {"citationID":"8GU3GJjY","properties":{"formattedCitation":"(49)","plainCitation":"(49)","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fldChar w:fldCharType="separate"/>
      </w:r>
      <w:r w:rsidR="00DC2310" w:rsidRPr="00DC2310">
        <w:t>(49)</w:t>
      </w:r>
      <w:r w:rsidR="00F5322B">
        <w:fldChar w:fldCharType="end"/>
      </w:r>
      <w:r w:rsidR="006D4963">
        <w:t xml:space="preserve">, more than 70% of the data variance is captured. </w:t>
      </w:r>
      <w:r w:rsidR="00F5322B">
        <w:t xml:space="preserve">However, by retaining variance it is not guaranteed that an optimal space for clustering is created </w:t>
      </w:r>
      <w:r w:rsidR="00F5322B">
        <w:fldChar w:fldCharType="begin"/>
      </w:r>
      <w:r w:rsidR="00F5322B">
        <w:instrText xml:space="preserve"> ADDIN ZOTERO_ITEM CSL_CITATION {"citationID":"MgDtBMSz","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fldChar w:fldCharType="separate"/>
      </w:r>
      <w:r w:rsidR="00F5322B" w:rsidRPr="000F5AF6">
        <w:t>(1)</w:t>
      </w:r>
      <w:r w:rsidR="00F5322B">
        <w:fldChar w:fldCharType="end"/>
      </w:r>
      <w:r w:rsidR="00F5322B" w:rsidRPr="00C970C2">
        <w:t xml:space="preserve"> </w:t>
      </w:r>
      <w:r w:rsidR="00F5322B">
        <w:fldChar w:fldCharType="begin"/>
      </w:r>
      <w:r w:rsidR="00F5322B">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fldChar w:fldCharType="separate"/>
      </w:r>
      <w:r w:rsidR="00F5322B" w:rsidRPr="003C3961">
        <w:t>(5)</w:t>
      </w:r>
      <w:r w:rsidR="00F5322B">
        <w:fldChar w:fldCharType="end"/>
      </w:r>
      <w:r w:rsidR="00F5322B">
        <w:t xml:space="preserve">. </w:t>
      </w:r>
    </w:p>
    <w:p w14:paraId="2BB7831F" w14:textId="0842459C" w:rsidR="00F5322B" w:rsidRPr="00C970C2" w:rsidRDefault="00F5322B" w:rsidP="00284D80">
      <w:pPr>
        <w:spacing w:after="0"/>
      </w:pPr>
    </w:p>
    <w:p w14:paraId="5B7465EF" w14:textId="22596887" w:rsidR="00284D80" w:rsidRPr="00C970C2" w:rsidRDefault="00284D80" w:rsidP="00284D80">
      <w:pPr>
        <w:spacing w:after="0"/>
      </w:pPr>
      <w:r w:rsidRPr="00C970C2">
        <w:lastRenderedPageBreak/>
        <w:t>Independent Component Analysis (ICA)</w:t>
      </w:r>
      <w:r>
        <w:t xml:space="preserve"> </w:t>
      </w:r>
      <w:r>
        <w:fldChar w:fldCharType="begin"/>
      </w:r>
      <w:r w:rsidR="00DC2310">
        <w:instrText xml:space="preserve"> ADDIN ZOTERO_ITEM CSL_CITATION {"citationID":"fhLewlpC","properties":{"formattedCitation":"(50)","plainCitation":"(50)","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DC2310" w:rsidRPr="00DC2310">
        <w:t>(50)</w:t>
      </w:r>
      <w:r>
        <w:fldChar w:fldCharType="end"/>
      </w:r>
      <w:r>
        <w:t xml:space="preserve"> </w:t>
      </w:r>
      <w:r w:rsidR="00F5322B">
        <w:t xml:space="preserve">is another linear method, generally employed in source separation that has been shown to have applications in spike sorting </w:t>
      </w:r>
      <w:r w:rsidR="00F5322B">
        <w:fldChar w:fldCharType="begin"/>
      </w:r>
      <w:r w:rsidR="00DC2310">
        <w:instrText xml:space="preserve"> ADDIN ZOTERO_ITEM CSL_CITATION {"citationID":"VBsLImrj","properties":{"formattedCitation":"(51)","plainCitation":"(51)","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fldChar w:fldCharType="separate"/>
      </w:r>
      <w:r w:rsidR="00DC2310" w:rsidRPr="00DC2310">
        <w:t>(51)</w:t>
      </w:r>
      <w:r w:rsidR="00F5322B">
        <w:fldChar w:fldCharType="end"/>
      </w:r>
      <w:r w:rsidR="00F5322B" w:rsidRPr="00C970C2">
        <w:t xml:space="preserve"> </w:t>
      </w:r>
      <w:r w:rsidR="00F5322B">
        <w:fldChar w:fldCharType="begin"/>
      </w:r>
      <w:r w:rsidR="00DC2310">
        <w:instrText xml:space="preserve"> ADDIN ZOTERO_ITEM CSL_CITATION {"citationID":"nRMCMSHJ","properties":{"formattedCitation":"(52)","plainCitation":"(52)","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fldChar w:fldCharType="separate"/>
      </w:r>
      <w:r w:rsidR="00DC2310" w:rsidRPr="00DC2310">
        <w:t>(52)</w:t>
      </w:r>
      <w:r w:rsidR="00F5322B">
        <w:fldChar w:fldCharType="end"/>
      </w:r>
      <w:r w:rsidR="00F5322B">
        <w:t xml:space="preserve">. ICA focuses on maximizing independence among the components it can find, rather than variance as PCA does. </w:t>
      </w:r>
      <w:r w:rsidR="00C45874">
        <w:t xml:space="preserve">This unsupervised approach identifies independent sources in the data allowing it to isolate individual </w:t>
      </w:r>
      <w:r w:rsidR="00EC766E">
        <w:t>instances of neuronal activity and i</w:t>
      </w:r>
      <w:r w:rsidR="00C45874">
        <w:t xml:space="preserve">t has been demonstrated to have a high performance in spike sorting </w:t>
      </w:r>
      <w:r>
        <w:fldChar w:fldCharType="begin"/>
      </w:r>
      <w:r w:rsidR="00DC2310">
        <w:instrText xml:space="preserve"> ADDIN ZOTERO_ITEM CSL_CITATION {"citationID":"HnCFSrzM","properties":{"formattedCitation":"(51)","plainCitation":"(51)","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DC2310" w:rsidRPr="00DC2310">
        <w:t>(51)</w:t>
      </w:r>
      <w:r>
        <w:fldChar w:fldCharType="end"/>
      </w:r>
      <w:r w:rsidRPr="00C970C2">
        <w:t xml:space="preserve"> </w:t>
      </w:r>
      <w:r>
        <w:fldChar w:fldCharType="begin"/>
      </w:r>
      <w:r w:rsidR="00DC2310">
        <w:instrText xml:space="preserve"> ADDIN ZOTERO_ITEM CSL_CITATION {"citationID":"l2N0FA4Q","properties":{"formattedCitation":"(52)","plainCitation":"(52)","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DC2310" w:rsidRPr="00DC2310">
        <w:t>(52)</w:t>
      </w:r>
      <w:r>
        <w:fldChar w:fldCharType="end"/>
      </w:r>
      <w:r>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28D8A821" w:rsidR="00284D80" w:rsidRPr="00C970C2" w:rsidRDefault="00284D80" w:rsidP="00284D80">
      <w:pPr>
        <w:spacing w:after="0"/>
      </w:pPr>
      <w:r>
        <w:t>In the category of unsupervised non-linear dimensionally reduction techniques</w:t>
      </w:r>
      <w:r w:rsidRPr="00C970C2">
        <w:t xml:space="preserve"> </w:t>
      </w:r>
      <w:proofErr w:type="spellStart"/>
      <w:r w:rsidRPr="00C970C2">
        <w:t>Isomap</w:t>
      </w:r>
      <w:proofErr w:type="spellEnd"/>
      <w:r>
        <w:t xml:space="preserve"> </w:t>
      </w:r>
      <w:r>
        <w:fldChar w:fldCharType="begin"/>
      </w:r>
      <w:r w:rsidR="00DC2310">
        <w:instrText xml:space="preserve"> ADDIN ZOTERO_ITEM CSL_CITATION {"citationID":"xsyRCdps","properties":{"formattedCitation":"(53)","plainCitation":"(53)","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DC2310" w:rsidRPr="00DC2310">
        <w:t>(53)</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786866A6" w:rsidR="00284D80" w:rsidRPr="00C970C2" w:rsidRDefault="00284D80" w:rsidP="00284D80">
      <w:pPr>
        <w:spacing w:after="0"/>
      </w:pPr>
      <w:r w:rsidRPr="00C970C2">
        <w:t xml:space="preserve">T-distributed Stochastic Neighbor Embedding (t-SNE) </w:t>
      </w:r>
      <w:r>
        <w:fldChar w:fldCharType="begin"/>
      </w:r>
      <w:r w:rsidR="00DC2310">
        <w:instrText xml:space="preserve"> ADDIN ZOTERO_ITEM CSL_CITATION {"citationID":"5OBaDbQL","properties":{"formattedCitation":"(54)","plainCitation":"(54)","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DC2310" w:rsidRPr="00DC2310">
        <w:t>(54)</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07807E73" w:rsidR="00FF30DF" w:rsidRDefault="009C63CB" w:rsidP="00FF30DF">
      <w:pPr>
        <w:pStyle w:val="Heading2"/>
      </w:pPr>
      <w:r>
        <w:t>Traditional c</w:t>
      </w:r>
      <w:r w:rsidR="00FF30DF">
        <w:t>lustering algorithms</w:t>
      </w:r>
    </w:p>
    <w:p w14:paraId="7B285BC5" w14:textId="7E03255E" w:rsidR="00FE5637" w:rsidRPr="00C970C2" w:rsidRDefault="00FE5637" w:rsidP="00FE5637">
      <w:pPr>
        <w:spacing w:after="0"/>
      </w:pPr>
      <w:r w:rsidRPr="00C970C2">
        <w:t>K-Means</w:t>
      </w:r>
      <w:r w:rsidR="00073A78">
        <w:t xml:space="preserve"> </w:t>
      </w:r>
      <w:r w:rsidR="00073A78">
        <w:fldChar w:fldCharType="begin"/>
      </w:r>
      <w:r w:rsidR="00DC2310">
        <w:instrText xml:space="preserve"> ADDIN ZOTERO_ITEM CSL_CITATION {"citationID":"Tuadvt1a","properties":{"formattedCitation":"(55)","plainCitation":"(55)","noteIndex":0},"citationItems":[{"id":"4qHd2DAm/Ks2trD2i","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00073A78">
        <w:fldChar w:fldCharType="separate"/>
      </w:r>
      <w:r w:rsidR="00DC2310" w:rsidRPr="00DC2310">
        <w:t>(55)</w:t>
      </w:r>
      <w:r w:rsidR="00073A78">
        <w:fldChar w:fldCharType="end"/>
      </w:r>
      <w:r w:rsidRPr="00C970C2">
        <w:t xml:space="preserve">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244093FD" w14:textId="5C7A0B34" w:rsidR="000F5AF6" w:rsidRDefault="000F5AF6" w:rsidP="000F5AF6"/>
    <w:p w14:paraId="2A4D915B" w14:textId="4373E442" w:rsidR="00FE5637" w:rsidRDefault="00FE5637" w:rsidP="000F5AF6">
      <w:r>
        <w:t>DBSCAN?</w:t>
      </w:r>
    </w:p>
    <w:p w14:paraId="7C6BECA4" w14:textId="77777777" w:rsidR="009C63CB" w:rsidRPr="00284D80" w:rsidRDefault="009C63CB" w:rsidP="009C63CB"/>
    <w:p w14:paraId="53624AAF" w14:textId="6BEA96D2" w:rsidR="009C63CB" w:rsidRDefault="009C63CB" w:rsidP="009C63CB">
      <w:pPr>
        <w:pStyle w:val="Heading2"/>
      </w:pPr>
      <w:r>
        <w:t>Deep clustering algorithms</w:t>
      </w:r>
    </w:p>
    <w:p w14:paraId="308539D6" w14:textId="050FED89" w:rsidR="009C63CB"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 xml:space="preserve">mance, often using </w:t>
      </w:r>
      <w:proofErr w:type="spellStart"/>
      <w:r>
        <w:t>autoencoders</w:t>
      </w:r>
      <w:proofErr w:type="spellEnd"/>
      <w:r w:rsidR="00F74AE0" w:rsidRPr="00F74AE0">
        <w:t>.</w:t>
      </w:r>
      <w:r>
        <w:t xml:space="preserve"> </w:t>
      </w:r>
      <w:r w:rsidR="00323BB1">
        <w:t xml:space="preserve">Most </w:t>
      </w:r>
      <w:r>
        <w:t xml:space="preserve">of these methods have been tested on the MNIST dataset </w:t>
      </w:r>
      <w:r w:rsidR="00323BB1">
        <w:fldChar w:fldCharType="begin"/>
      </w:r>
      <w:r w:rsidR="00DC2310">
        <w:instrText xml:space="preserve"> ADDIN ZOTERO_ITEM CSL_CITATION {"citationID":"R3gNpYbZ","properties":{"formattedCitation":"(21\\uc0\\u8211{}28)","plainCitation":"(21–2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DC2310" w:rsidRPr="00DC2310">
        <w:t>(21–28)</w:t>
      </w:r>
      <w:r w:rsidR="00323BB1">
        <w:fldChar w:fldCharType="end"/>
      </w:r>
      <w:r>
        <w:t xml:space="preserve">, showing a satisfactory performance in clustering high dimensional datasets; thus, proving their </w:t>
      </w:r>
      <w:r>
        <w:lastRenderedPageBreak/>
        <w:t xml:space="preserve">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w:t>
      </w:r>
      <w:proofErr w:type="spellStart"/>
      <w:r w:rsidR="00A942E2">
        <w:t>clustpy</w:t>
      </w:r>
      <w:proofErr w:type="spellEnd"/>
      <w:r w:rsidR="00A942E2">
        <w:t xml:space="preserve"> </w:t>
      </w:r>
      <w:r w:rsidR="00A942E2">
        <w:fldChar w:fldCharType="begin"/>
      </w:r>
      <w:r w:rsidR="00DC2310">
        <w:instrText xml:space="preserve"> ADDIN ZOTERO_ITEM CSL_CITATION {"citationID":"7NZrGlck","properties":{"formattedCitation":"(56)","plainCitation":"(56)","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DC2310" w:rsidRPr="00DC2310">
        <w:t>(56)</w:t>
      </w:r>
      <w:r w:rsidR="00A942E2">
        <w:fldChar w:fldCharType="end"/>
      </w:r>
      <w:r w:rsidR="00A942E2">
        <w:t xml:space="preserve">, with some modifications to improve performance. </w:t>
      </w:r>
    </w:p>
    <w:p w14:paraId="1732E5DA" w14:textId="390B7ED7" w:rsidR="000F5AF6" w:rsidRDefault="000F5AF6" w:rsidP="000F5AF6">
      <w:r>
        <w:br/>
      </w:r>
      <w:proofErr w:type="spellStart"/>
      <w:r>
        <w:t>ACeDeC</w:t>
      </w:r>
      <w:proofErr w:type="spellEnd"/>
      <w:r>
        <w:t xml:space="preserve"> </w:t>
      </w:r>
      <w:r>
        <w:fldChar w:fldCharType="begin"/>
      </w:r>
      <w:r w:rsidR="00DC2310">
        <w:instrText xml:space="preserve"> ADDIN ZOTERO_ITEM CSL_CITATION {"citationID":"bb4Av6Ai","properties":{"formattedCitation":"(25)","plainCitation":"(25)","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DC2310" w:rsidRPr="00DC2310">
        <w:t>(25)</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proofErr w:type="spellStart"/>
      <w:r w:rsidR="00F74AE0">
        <w:t>ACeDeC</w:t>
      </w:r>
      <w:proofErr w:type="spellEnd"/>
      <w:r w:rsidR="00F74AE0">
        <w:t xml:space="preserve">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w:t>
      </w:r>
      <w:proofErr w:type="spellStart"/>
      <w:r w:rsidR="00F74AE0">
        <w:t>autoencoder</w:t>
      </w:r>
      <w:proofErr w:type="spellEnd"/>
      <w:r w:rsidR="00F74AE0">
        <w:t xml:space="preserve">. </w:t>
      </w:r>
      <w:r w:rsidR="00F74AE0" w:rsidRPr="00F74AE0">
        <w:t xml:space="preserve">By separating the embedded space and using a </w:t>
      </w:r>
      <w:r w:rsidR="00F74AE0">
        <w:t xml:space="preserve">reformulated loss function, </w:t>
      </w:r>
      <w:proofErr w:type="spellStart"/>
      <w:r w:rsidR="00F74AE0">
        <w:t>ACe</w:t>
      </w:r>
      <w:r w:rsidR="00F74AE0" w:rsidRPr="00F74AE0">
        <w:t>DeC</w:t>
      </w:r>
      <w:proofErr w:type="spellEnd"/>
      <w:r w:rsidR="00F74AE0" w:rsidRPr="00F74AE0">
        <w:t xml:space="preserve"> enables the learning of detailed reconstructions and cluster-specific abstractions </w:t>
      </w:r>
      <w:r w:rsidR="00F74AE0">
        <w:t>and it</w:t>
      </w:r>
      <w:r w:rsidR="00852F22">
        <w:t xml:space="preserve"> improves clustering performance</w:t>
      </w:r>
      <w:r w:rsidR="00F74AE0" w:rsidRPr="00F74AE0">
        <w:t>. Experiments on v</w:t>
      </w:r>
      <w:r w:rsidR="00F74AE0">
        <w:t xml:space="preserve">arious datasets demonstrate </w:t>
      </w:r>
      <w:proofErr w:type="spellStart"/>
      <w:r w:rsidR="00F74AE0">
        <w:t>ACe</w:t>
      </w:r>
      <w:r w:rsidR="00F74AE0" w:rsidRPr="00F74AE0">
        <w:t>DeC's</w:t>
      </w:r>
      <w:proofErr w:type="spellEnd"/>
      <w:r w:rsidR="00F74AE0" w:rsidRPr="00F74AE0">
        <w:t xml:space="preserve"> superior performance compared to existing methods</w:t>
      </w:r>
      <w:r w:rsidR="00E552AA">
        <w:t xml:space="preserve">, even DCN </w:t>
      </w:r>
      <w:r w:rsidR="00176C5F">
        <w:fldChar w:fldCharType="begin"/>
      </w:r>
      <w:r w:rsidR="00DC2310">
        <w:instrText xml:space="preserve"> ADDIN ZOTERO_ITEM CSL_CITATION {"citationID":"dAwKzs0n","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DC2310" w:rsidRPr="00DC2310">
        <w:t>(29)</w:t>
      </w:r>
      <w:r w:rsidR="00176C5F">
        <w:fldChar w:fldCharType="end"/>
      </w:r>
      <w:r w:rsidR="00176C5F">
        <w:t xml:space="preserve"> </w:t>
      </w:r>
      <w:r w:rsidR="00E552AA">
        <w:t>another deep clustering approach</w:t>
      </w:r>
      <w:r w:rsidR="00F74AE0" w:rsidRPr="00F74AE0">
        <w:t>.</w:t>
      </w:r>
    </w:p>
    <w:p w14:paraId="1B0AA81E" w14:textId="2EFBDC2B" w:rsidR="000F5AF6" w:rsidRDefault="000F5AF6" w:rsidP="000F5AF6">
      <w:r>
        <w:t xml:space="preserve">AEC </w:t>
      </w:r>
      <w:r>
        <w:fldChar w:fldCharType="begin"/>
      </w:r>
      <w:r w:rsidR="00DC2310">
        <w:instrText xml:space="preserve"> ADDIN ZOTERO_ITEM CSL_CITATION {"citationID":"Rr3GIZmc","properties":{"formattedCitation":"(26)","plainCitation":"(26)","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DC2310" w:rsidRPr="00DC2310">
        <w:t>(26)</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 xml:space="preserve">using </w:t>
      </w:r>
      <w:proofErr w:type="spellStart"/>
      <w:r w:rsidR="00BA72E5">
        <w:t>auto</w:t>
      </w:r>
      <w:r w:rsidR="00180CD3" w:rsidRPr="00180CD3">
        <w:t>encoders</w:t>
      </w:r>
      <w:proofErr w:type="spellEnd"/>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w:t>
      </w:r>
      <w:proofErr w:type="spellStart"/>
      <w:r w:rsidR="00180CD3" w:rsidRPr="00180CD3">
        <w:t>centres</w:t>
      </w:r>
      <w:proofErr w:type="spellEnd"/>
      <w:r w:rsidR="00180CD3" w:rsidRPr="00180CD3">
        <w:t xml:space="preserve">, achieving superior performance compared to conventional approaches like K-means. Experiments on benchmark datasets demonstrate the improved accuracy and </w:t>
      </w:r>
      <w:proofErr w:type="spellStart"/>
      <w:r w:rsidR="00180CD3" w:rsidRPr="00180CD3">
        <w:t>normalised</w:t>
      </w:r>
      <w:proofErr w:type="spellEnd"/>
      <w:r w:rsidR="00180CD3" w:rsidRPr="00180CD3">
        <w:t xml:space="preserve"> mutual information of this auto-encoder-based clustering technique. </w:t>
      </w:r>
    </w:p>
    <w:p w14:paraId="0CFEDC08" w14:textId="437D199C" w:rsidR="000F5AF6" w:rsidRDefault="000F5AF6" w:rsidP="000F5AF6">
      <w:r>
        <w:t xml:space="preserve">DCN </w:t>
      </w:r>
      <w:r>
        <w:fldChar w:fldCharType="begin"/>
      </w:r>
      <w:r w:rsidR="00DC2310">
        <w:instrText xml:space="preserve"> ADDIN ZOTERO_ITEM CSL_CITATION {"citationID":"LRFj5FPN","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DC2310" w:rsidRPr="00DC2310">
        <w:t>(29)</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w:t>
      </w:r>
      <w:proofErr w:type="spellStart"/>
      <w:r w:rsidR="00B84BF0" w:rsidRPr="00B84BF0">
        <w:t>optimising</w:t>
      </w:r>
      <w:proofErr w:type="spellEnd"/>
      <w:r w:rsidR="00B84BF0" w:rsidRPr="00B84BF0">
        <w:t xml:space="preserve"> data reconstruction, dimensionality reduction, and cluster structure. DCN uses an </w:t>
      </w:r>
      <w:proofErr w:type="spellStart"/>
      <w:r w:rsidR="00BA72E5">
        <w:t>autoencoder</w:t>
      </w:r>
      <w:proofErr w:type="spellEnd"/>
      <w:r w:rsidR="00B84BF0" w:rsidRPr="00B84BF0">
        <w:t xml:space="preserve"> network structure </w:t>
      </w:r>
      <w:r w:rsidR="00E552AA">
        <w:t xml:space="preserve">(with a step of greedy layer-wise pre-training </w:t>
      </w:r>
      <w:r w:rsidR="00E552AA">
        <w:fldChar w:fldCharType="begin"/>
      </w:r>
      <w:r w:rsidR="00DC2310">
        <w:instrText xml:space="preserve"> ADDIN ZOTERO_ITEM CSL_CITATION {"citationID":"syhBYt5z","properties":{"formattedCitation":"(57)","plainCitation":"(57)","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DC2310" w:rsidRPr="00DC2310">
        <w:t>(57)</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w:t>
      </w:r>
      <w:proofErr w:type="spellStart"/>
      <w:r w:rsidR="00B84BF0" w:rsidRPr="00B84BF0">
        <w:t>optimisation</w:t>
      </w:r>
      <w:proofErr w:type="spellEnd"/>
      <w:r w:rsidR="00B84BF0" w:rsidRPr="00B84BF0">
        <w:t xml:space="preserve">.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DC2310">
        <w:instrText xml:space="preserve"> ADDIN ZOTERO_ITEM CSL_CITATION {"citationID":"S8qBP060","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DC2310" w:rsidRPr="00DC2310">
        <w:t>(58)</w:t>
      </w:r>
      <w:r w:rsidR="00C67199">
        <w:fldChar w:fldCharType="end"/>
      </w:r>
      <w:r w:rsidR="00C67199">
        <w:t xml:space="preserve"> and simpler approaches that used an </w:t>
      </w:r>
      <w:proofErr w:type="spellStart"/>
      <w:r w:rsidR="00C67199">
        <w:t>autoencoder</w:t>
      </w:r>
      <w:proofErr w:type="spellEnd"/>
      <w:r w:rsidR="00C67199">
        <w:t xml:space="preserve"> to reduce dimensionality and a clustering algorithm such as K-Means.</w:t>
      </w:r>
    </w:p>
    <w:p w14:paraId="1FDDEF28" w14:textId="1EB9D3EE" w:rsidR="00B84BF0" w:rsidRDefault="000F5AF6" w:rsidP="00B84BF0">
      <w:r>
        <w:t xml:space="preserve">DDC </w:t>
      </w:r>
      <w:r>
        <w:fldChar w:fldCharType="begin"/>
      </w:r>
      <w:r w:rsidR="00DC2310">
        <w:instrText xml:space="preserve"> ADDIN ZOTERO_ITEM CSL_CITATION {"citationID":"1hespaJb","properties":{"formattedCitation":"(32)","plainCitation":"(3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DC2310" w:rsidRPr="00DC2310">
        <w:t>(32)</w:t>
      </w:r>
      <w:r>
        <w:fldChar w:fldCharType="end"/>
      </w:r>
      <w:r w:rsidR="002734B3">
        <w:t>, introduced in</w:t>
      </w:r>
      <w:r>
        <w:t xml:space="preserve"> 2020</w:t>
      </w:r>
      <w:r w:rsidR="00B84BF0">
        <w:t xml:space="preserve">, </w:t>
      </w:r>
      <w:r w:rsidR="00176C5F" w:rsidRPr="00176C5F">
        <w:t xml:space="preserve">employs a two-stage approach: first, it uses a deep convolutional </w:t>
      </w:r>
      <w:proofErr w:type="spellStart"/>
      <w:r w:rsidR="00176C5F" w:rsidRPr="00176C5F">
        <w:t>autoencoder</w:t>
      </w:r>
      <w:proofErr w:type="spellEnd"/>
      <w:r w:rsidR="00176C5F" w:rsidRPr="00176C5F">
        <w:t xml:space="preserve"> to learn low-dimensional feature representations, and then applies a new density-based clustering technique.</w:t>
      </w:r>
      <w:r w:rsidR="00176C5F">
        <w:t xml:space="preserve"> </w:t>
      </w:r>
      <w:r w:rsidR="00BA72E5" w:rsidRPr="00BA72E5">
        <w:t xml:space="preserve">DDC uses a deep </w:t>
      </w:r>
      <w:proofErr w:type="spellStart"/>
      <w:r w:rsidR="00BA72E5" w:rsidRPr="00BA72E5">
        <w:t>autoencoder</w:t>
      </w:r>
      <w:proofErr w:type="spellEnd"/>
      <w:r w:rsidR="00BA72E5" w:rsidRPr="00BA72E5">
        <w:t xml:space="preserve">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w:t>
      </w:r>
      <w:r w:rsidR="00176C5F" w:rsidRPr="00176C5F">
        <w:lastRenderedPageBreak/>
        <w:t>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DC2310">
        <w:instrText xml:space="preserve"> ADDIN ZOTERO_ITEM CSL_CITATION {"citationID":"a7MsDhBA","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DC2310" w:rsidRPr="00DC2310">
        <w:t>(58)</w:t>
      </w:r>
      <w:r w:rsidR="00176C5F">
        <w:fldChar w:fldCharType="end"/>
      </w:r>
      <w:r w:rsidR="00176C5F">
        <w:t xml:space="preserve">, IDEC </w:t>
      </w:r>
      <w:r w:rsidR="00176C5F">
        <w:fldChar w:fldCharType="begin"/>
      </w:r>
      <w:r w:rsidR="00DC2310">
        <w:instrText xml:space="preserve"> ADDIN ZOTERO_ITEM CSL_CITATION {"citationID":"p4pjYY6r","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DC2310" w:rsidRPr="00DC2310">
        <w:t>(22)</w:t>
      </w:r>
      <w:r w:rsidR="00176C5F">
        <w:fldChar w:fldCharType="end"/>
      </w:r>
      <w:r w:rsidR="00176C5F">
        <w:t xml:space="preserve">, DKM </w:t>
      </w:r>
      <w:r w:rsidR="00176C5F">
        <w:fldChar w:fldCharType="begin"/>
      </w:r>
      <w:r w:rsidR="00DC2310">
        <w:instrText xml:space="preserve"> ADDIN ZOTERO_ITEM CSL_CITATION {"citationID":"eWJTf0n2","properties":{"formattedCitation":"(21)","plainCitation":"(2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DC2310" w:rsidRPr="00DC2310">
        <w:t>(21)</w:t>
      </w:r>
      <w:r w:rsidR="00176C5F">
        <w:fldChar w:fldCharType="end"/>
      </w:r>
      <w:r w:rsidR="00176C5F">
        <w:t xml:space="preserve"> and</w:t>
      </w:r>
      <w:r w:rsidR="00176C5F" w:rsidRPr="00176C5F">
        <w:t xml:space="preserve"> </w:t>
      </w:r>
      <w:proofErr w:type="spellStart"/>
      <w:r w:rsidR="00176C5F">
        <w:t>VaDE</w:t>
      </w:r>
      <w:proofErr w:type="spellEnd"/>
      <w:r w:rsidR="00176C5F">
        <w:t xml:space="preserve"> </w:t>
      </w:r>
      <w:r w:rsidR="00176C5F">
        <w:fldChar w:fldCharType="begin"/>
      </w:r>
      <w:r w:rsidR="00DC2310">
        <w:instrText xml:space="preserve"> ADDIN ZOTERO_ITEM CSL_CITATION {"citationID":"JO3LefHO","properties":{"formattedCitation":"(59)","plainCitation":"(59)","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DC2310" w:rsidRPr="00DC2310">
        <w:t>(59)</w:t>
      </w:r>
      <w:r w:rsidR="00176C5F">
        <w:fldChar w:fldCharType="end"/>
      </w:r>
      <w:r w:rsidR="00176C5F">
        <w:t xml:space="preserve">. </w:t>
      </w:r>
    </w:p>
    <w:p w14:paraId="7366EFB8" w14:textId="0C3A7A9E" w:rsidR="000F5AF6" w:rsidRDefault="000F5AF6" w:rsidP="000F5AF6">
      <w:r>
        <w:t xml:space="preserve">DEC </w:t>
      </w:r>
      <w:r w:rsidR="00DC4759">
        <w:fldChar w:fldCharType="begin"/>
      </w:r>
      <w:r w:rsidR="00DC2310">
        <w:instrText xml:space="preserve"> ADDIN ZOTERO_ITEM CSL_CITATION {"citationID":"MYw6G30r","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DC2310" w:rsidRPr="00DC2310">
        <w:t>(58)</w:t>
      </w:r>
      <w:r w:rsidR="00DC4759">
        <w:fldChar w:fldCharType="end"/>
      </w:r>
      <w:r w:rsidR="002734B3">
        <w:t>, introduced in</w:t>
      </w:r>
      <w:r w:rsidR="00DC4759">
        <w:t xml:space="preserve"> 2016</w:t>
      </w:r>
      <w:r w:rsidR="000E49B2">
        <w:t xml:space="preserve">, proposes the use of </w:t>
      </w:r>
      <w:r w:rsidR="00176C5F">
        <w:t xml:space="preserve">DNNs, specifically an </w:t>
      </w:r>
      <w:proofErr w:type="spellStart"/>
      <w:r w:rsidR="00176C5F">
        <w:t>autoencoder</w:t>
      </w:r>
      <w:proofErr w:type="spellEnd"/>
      <w:r w:rsidR="00176C5F">
        <w:t>,</w:t>
      </w:r>
      <w:r w:rsidR="000E49B2" w:rsidRPr="00C64F40">
        <w:t xml:space="preserve"> to simultaneously learn feature representations and cluster assignments. It iteratively refines clusters by </w:t>
      </w:r>
      <w:proofErr w:type="spellStart"/>
      <w:r w:rsidR="000E49B2" w:rsidRPr="00C64F40">
        <w:t>optimising</w:t>
      </w:r>
      <w:proofErr w:type="spellEnd"/>
      <w:r w:rsidR="000E49B2" w:rsidRPr="00C64F40">
        <w:t xml:space="preserve"> a clustering objective in a lower-dimensional space. This process involves computing soft assignments and </w:t>
      </w:r>
      <w:proofErr w:type="spellStart"/>
      <w:r w:rsidR="000E49B2" w:rsidRPr="00C64F40">
        <w:t>minimising</w:t>
      </w:r>
      <w:proofErr w:type="spellEnd"/>
      <w:r w:rsidR="000E49B2" w:rsidRPr="00C64F40">
        <w:t xml:space="preserve"> </w:t>
      </w:r>
      <w:proofErr w:type="spellStart"/>
      <w:r w:rsidR="000E49B2" w:rsidRPr="00C64F40">
        <w:t>Kullback-Leibler</w:t>
      </w:r>
      <w:proofErr w:type="spellEnd"/>
      <w:r w:rsidR="000E49B2" w:rsidRPr="00C64F40">
        <w:t xml:space="preserve"> divergence using an auxiliary target distribution</w:t>
      </w:r>
      <w:r w:rsidR="000E49B2">
        <w:t xml:space="preserve"> to map the </w:t>
      </w:r>
      <w:proofErr w:type="spellStart"/>
      <w:r w:rsidR="000E49B2">
        <w:t>autoencoder’</w:t>
      </w:r>
      <w:r w:rsidR="00FC49A7">
        <w:t>s</w:t>
      </w:r>
      <w:proofErr w:type="spellEnd"/>
      <w:r w:rsidR="00FC49A7">
        <w:t xml:space="preserve"> </w:t>
      </w:r>
      <w:proofErr w:type="spellStart"/>
      <w:r w:rsidR="00FC49A7">
        <w:t>embeddings</w:t>
      </w:r>
      <w:proofErr w:type="spellEnd"/>
      <w:r w:rsidR="000E49B2">
        <w:t xml:space="preserve"> to cluster centroids</w:t>
      </w:r>
      <w:r w:rsidR="000E49B2" w:rsidRPr="00C64F40">
        <w:t>.</w:t>
      </w:r>
      <w:r w:rsidR="00D21D5B">
        <w:t xml:space="preserve"> DEC applies a greedy layer-wise pre-training </w:t>
      </w:r>
      <w:r w:rsidR="00D21D5B">
        <w:fldChar w:fldCharType="begin"/>
      </w:r>
      <w:r w:rsidR="00DC2310">
        <w:instrText xml:space="preserve"> ADDIN ZOTERO_ITEM CSL_CITATION {"citationID":"WdZp8A5R","properties":{"formattedCitation":"(57)","plainCitation":"(57)","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DC2310" w:rsidRPr="00DC2310">
        <w:t>(57)</w:t>
      </w:r>
      <w:r w:rsidR="00D21D5B">
        <w:fldChar w:fldCharType="end"/>
      </w:r>
      <w:r w:rsidR="00D21D5B">
        <w:t xml:space="preserve"> on the </w:t>
      </w:r>
      <w:proofErr w:type="spellStart"/>
      <w:r w:rsidR="00D21D5B">
        <w:t>autoencoder</w:t>
      </w:r>
      <w:proofErr w:type="spellEnd"/>
      <w:r w:rsidR="00D21D5B">
        <w:t xml:space="preserve"> starting with weights initialized from a normal distribution.</w:t>
      </w:r>
      <w:r w:rsidR="000E49B2" w:rsidRPr="00C64F40">
        <w:t xml:space="preserve"> The authors demonstrate significant improvements over existing clustering methods on image and text datasets. Furthermore, DEC exhibits robustness to </w:t>
      </w:r>
      <w:proofErr w:type="spellStart"/>
      <w:r w:rsidR="000E49B2" w:rsidRPr="00C64F40">
        <w:t>hyperparameter</w:t>
      </w:r>
      <w:proofErr w:type="spellEnd"/>
      <w:r w:rsidR="000E49B2" w:rsidRPr="00C64F40">
        <w:t xml:space="preserve"> variations, making it practical for real-world applications. The algorithm's linear complexity enables it to scale effectively to large datasets.</w:t>
      </w:r>
    </w:p>
    <w:p w14:paraId="2847CDCB" w14:textId="41C892E7" w:rsidR="00DC4759" w:rsidRDefault="00DC4759" w:rsidP="000F5AF6">
      <w:proofErr w:type="spellStart"/>
      <w:r>
        <w:t>DeepECT</w:t>
      </w:r>
      <w:proofErr w:type="spellEnd"/>
      <w:r>
        <w:t xml:space="preserve"> </w:t>
      </w:r>
      <w:r>
        <w:fldChar w:fldCharType="begin"/>
      </w:r>
      <w:r w:rsidR="00DC2310">
        <w:instrText xml:space="preserve"> ADDIN ZOTERO_ITEM CSL_CITATION {"citationID":"R2SvmlVc","properties":{"formattedCitation":"(27,28)","plainCitation":"(27,28)","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DC2310" w:rsidRPr="00DC2310">
        <w:t>(27,28)</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w:t>
      </w:r>
      <w:proofErr w:type="spellStart"/>
      <w:r w:rsidR="00337AEE" w:rsidRPr="00337AEE">
        <w:t>autoencoder</w:t>
      </w:r>
      <w:proofErr w:type="spellEnd"/>
      <w:r w:rsidR="00337AEE" w:rsidRPr="00337AEE">
        <w:t xml:space="preserve"> with a clustering layer that builds a cluster tree </w:t>
      </w:r>
      <w:r w:rsidR="00337AEE">
        <w:t>(</w:t>
      </w:r>
      <w:r w:rsidR="00337AEE" w:rsidRPr="009F0F15">
        <w:t>without needing the number of clusters specified beforehand</w:t>
      </w:r>
      <w:r w:rsidR="00337AEE">
        <w:t xml:space="preserve">) </w:t>
      </w:r>
      <w:r w:rsidR="00337AEE" w:rsidRPr="00337AEE">
        <w:t xml:space="preserve">in an embedded space, and both the embedding and the tree are trained simultaneously. </w:t>
      </w:r>
      <w:proofErr w:type="spellStart"/>
      <w:r w:rsidR="00337AEE" w:rsidRPr="00337AEE">
        <w:t>DeepECT</w:t>
      </w:r>
      <w:proofErr w:type="spellEnd"/>
      <w:r w:rsidR="00337AEE" w:rsidRPr="00337AEE">
        <w:t xml:space="preserve"> uses a projection-based </w:t>
      </w:r>
      <w:proofErr w:type="spellStart"/>
      <w:r w:rsidR="00337AEE" w:rsidRPr="00337AEE">
        <w:t>optimisation</w:t>
      </w:r>
      <w:proofErr w:type="spellEnd"/>
      <w:r w:rsidR="00337AEE" w:rsidRPr="00337AEE">
        <w:t xml:space="preserve"> strategy that enhances cluster boundaries and preserves orthogonal structural information through a compression loss that </w:t>
      </w:r>
      <w:proofErr w:type="spellStart"/>
      <w:r w:rsidR="00337AEE" w:rsidRPr="00337AEE">
        <w:t>penalises</w:t>
      </w:r>
      <w:proofErr w:type="spellEnd"/>
      <w:r w:rsidR="00337AEE" w:rsidRPr="00337AEE">
        <w:t xml:space="preserve"> the distance between data points and their assigned node </w:t>
      </w:r>
      <w:proofErr w:type="spellStart"/>
      <w:r w:rsidR="00337AEE" w:rsidRPr="00337AEE">
        <w:t>centres</w:t>
      </w:r>
      <w:proofErr w:type="spellEnd"/>
      <w:r w:rsidR="00337AEE" w:rsidRPr="00337AEE">
        <w:t xml:space="preserve">. It also includes an extension that </w:t>
      </w:r>
      <w:proofErr w:type="spellStart"/>
      <w:r w:rsidR="00337AEE" w:rsidRPr="00337AEE">
        <w:t>utilises</w:t>
      </w:r>
      <w:proofErr w:type="spellEnd"/>
      <w:r w:rsidR="00337AEE" w:rsidRPr="00337AEE">
        <w:t xml:space="preserve"> augmentation methods to ignore known invariances within the data.</w:t>
      </w:r>
      <w:r w:rsidR="00337AEE">
        <w:t xml:space="preserve"> </w:t>
      </w:r>
      <w:r w:rsidR="009F0F15" w:rsidRPr="009F0F15">
        <w:t xml:space="preserve">Experimental results demonstrate that </w:t>
      </w:r>
      <w:proofErr w:type="spellStart"/>
      <w:r w:rsidR="009F0F15" w:rsidRPr="009F0F15">
        <w:t>DeepECT</w:t>
      </w:r>
      <w:proofErr w:type="spellEnd"/>
      <w:r w:rsidR="009F0F15" w:rsidRPr="009F0F15">
        <w:t xml:space="preserve">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DC2310">
        <w:instrText xml:space="preserve"> ADDIN ZOTERO_ITEM CSL_CITATION {"citationID":"nXpFMd1A","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DC2310" w:rsidRPr="00DC2310">
        <w:t>(22)</w:t>
      </w:r>
      <w:r w:rsidR="009F0F15">
        <w:fldChar w:fldCharType="end"/>
      </w:r>
      <w:r w:rsidR="009F0F15">
        <w:t xml:space="preserve"> and simpler approaches that used an </w:t>
      </w:r>
      <w:proofErr w:type="spellStart"/>
      <w:r w:rsidR="009F0F15">
        <w:t>autoencoder</w:t>
      </w:r>
      <w:proofErr w:type="spellEnd"/>
      <w:r w:rsidR="009F0F15">
        <w:t xml:space="preserve"> to reduce dimensionality and a clustering algorithm such as K-Means. </w:t>
      </w:r>
    </w:p>
    <w:p w14:paraId="540414DB" w14:textId="348B1C2C" w:rsidR="00DC4759" w:rsidRDefault="00DC4759" w:rsidP="000F5AF6">
      <w:proofErr w:type="spellStart"/>
      <w:r>
        <w:t>DipDECK</w:t>
      </w:r>
      <w:proofErr w:type="spellEnd"/>
      <w:r>
        <w:t xml:space="preserve"> </w:t>
      </w:r>
      <w:r>
        <w:fldChar w:fldCharType="begin"/>
      </w:r>
      <w:r w:rsidR="00DC2310">
        <w:instrText xml:space="preserve"> ADDIN ZOTERO_ITEM CSL_CITATION {"citationID":"7yKSbigE","properties":{"formattedCitation":"(24)","plainCitation":"(2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DC2310" w:rsidRPr="00DC2310">
        <w:t>(24)</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w:t>
      </w:r>
      <w:proofErr w:type="spellStart"/>
      <w:r w:rsidR="002E5F0E">
        <w:t>D</w:t>
      </w:r>
      <w:r w:rsidR="002E5F0E" w:rsidRPr="002E5F0E">
        <w:t>ipDECK</w:t>
      </w:r>
      <w:proofErr w:type="spellEnd"/>
      <w:r w:rsidR="002E5F0E" w:rsidRPr="002E5F0E">
        <w:t xml:space="preserve"> integrates a cluster number estimation within the deep learning process, addressing limitations in scalability and reliance on pre-defined cluster numbers. The algorithm uses an </w:t>
      </w:r>
      <w:proofErr w:type="spellStart"/>
      <w:r w:rsidR="002E5F0E" w:rsidRPr="002E5F0E">
        <w:t>autoencoder</w:t>
      </w:r>
      <w:proofErr w:type="spellEnd"/>
      <w:r w:rsidR="002E5F0E" w:rsidRPr="002E5F0E">
        <w:t xml:space="preserve"> to embed data, overestimates the initial cluster count, and then applies </w:t>
      </w:r>
      <w:proofErr w:type="spellStart"/>
      <w:r w:rsidR="002E5F0E" w:rsidRPr="002E5F0E">
        <w:t>Hartigan's</w:t>
      </w:r>
      <w:proofErr w:type="spellEnd"/>
      <w:r w:rsidR="002E5F0E" w:rsidRPr="002E5F0E">
        <w:t xml:space="preserve"> Dip-test to merge structurally similar clusters. Experiments demonstrate that </w:t>
      </w:r>
      <w:proofErr w:type="spellStart"/>
      <w:r w:rsidR="002E5F0E" w:rsidRPr="002E5F0E">
        <w:t>DipDECK</w:t>
      </w:r>
      <w:proofErr w:type="spellEnd"/>
      <w:r w:rsidR="002E5F0E" w:rsidRPr="002E5F0E">
        <w:t xml:space="preserve"> achieves competitive clustering results, accurately estimates cluster numbers, and exhibits robustness across various datasets and parameter settings.</w:t>
      </w:r>
      <w:r w:rsidR="002E5F0E">
        <w:t xml:space="preserve"> Moreover, it was compared with other deep clustering methods and shown to outperform them, specifically, DEC </w:t>
      </w:r>
      <w:r w:rsidR="002E5F0E">
        <w:fldChar w:fldCharType="begin"/>
      </w:r>
      <w:r w:rsidR="00DC2310">
        <w:instrText xml:space="preserve"> ADDIN ZOTERO_ITEM CSL_CITATION {"citationID":"TtTk0j0v","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DC2310" w:rsidRPr="00DC2310">
        <w:t>(58)</w:t>
      </w:r>
      <w:r w:rsidR="002E5F0E">
        <w:fldChar w:fldCharType="end"/>
      </w:r>
      <w:r w:rsidR="002E5F0E">
        <w:t xml:space="preserve">, IDEC </w:t>
      </w:r>
      <w:r w:rsidR="002E5F0E">
        <w:fldChar w:fldCharType="begin"/>
      </w:r>
      <w:r w:rsidR="00DC2310">
        <w:instrText xml:space="preserve"> ADDIN ZOTERO_ITEM CSL_CITATION {"citationID":"SmC3PLAn","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DC2310" w:rsidRPr="00DC2310">
        <w:t>(22)</w:t>
      </w:r>
      <w:r w:rsidR="002E5F0E">
        <w:fldChar w:fldCharType="end"/>
      </w:r>
      <w:r w:rsidR="002E5F0E">
        <w:t xml:space="preserve">, DCN </w:t>
      </w:r>
      <w:r w:rsidR="002E5F0E">
        <w:fldChar w:fldCharType="begin"/>
      </w:r>
      <w:r w:rsidR="00DC2310">
        <w:instrText xml:space="preserve"> ADDIN ZOTERO_ITEM CSL_CITATION {"citationID":"oWMoDEXx","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DC2310" w:rsidRPr="00DC2310">
        <w:t>(29)</w:t>
      </w:r>
      <w:r w:rsidR="002E5F0E">
        <w:fldChar w:fldCharType="end"/>
      </w:r>
      <w:r w:rsidR="002E5F0E">
        <w:t xml:space="preserve"> and</w:t>
      </w:r>
      <w:r w:rsidR="002E5F0E" w:rsidRPr="00176C5F">
        <w:t xml:space="preserve"> </w:t>
      </w:r>
      <w:proofErr w:type="spellStart"/>
      <w:r w:rsidR="002E5F0E">
        <w:t>VaDE</w:t>
      </w:r>
      <w:proofErr w:type="spellEnd"/>
      <w:r w:rsidR="002E5F0E">
        <w:t xml:space="preserve"> </w:t>
      </w:r>
      <w:r w:rsidR="002E5F0E">
        <w:fldChar w:fldCharType="begin"/>
      </w:r>
      <w:r w:rsidR="00DC2310">
        <w:instrText xml:space="preserve"> ADDIN ZOTERO_ITEM CSL_CITATION {"citationID":"wLrt4F3z","properties":{"formattedCitation":"(59)","plainCitation":"(59)","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DC2310" w:rsidRPr="00DC2310">
        <w:t>(59)</w:t>
      </w:r>
      <w:r w:rsidR="002E5F0E">
        <w:fldChar w:fldCharType="end"/>
      </w:r>
      <w:r w:rsidR="002E5F0E">
        <w:t xml:space="preserve"> on 7 out of 8 datasets.</w:t>
      </w:r>
    </w:p>
    <w:p w14:paraId="2E59FD6C" w14:textId="31680E3D" w:rsidR="00066AAB" w:rsidRDefault="00DC4759" w:rsidP="000F5AF6">
      <w:proofErr w:type="spellStart"/>
      <w:r>
        <w:t>DipEncoder</w:t>
      </w:r>
      <w:proofErr w:type="spellEnd"/>
      <w:r>
        <w:t xml:space="preserve"> </w:t>
      </w:r>
      <w:r>
        <w:fldChar w:fldCharType="begin"/>
      </w:r>
      <w:r w:rsidR="00DC2310">
        <w:instrText xml:space="preserve"> ADDIN ZOTERO_ITEM CSL_CITATION {"citationID":"hRiYl2Uc","properties":{"formattedCitation":"(23)","plainCitation":"(2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DC2310" w:rsidRPr="00DC2310">
        <w:t>(23)</w:t>
      </w:r>
      <w:r>
        <w:fldChar w:fldCharType="end"/>
      </w:r>
      <w:r w:rsidR="002734B3">
        <w:t>, introduced in</w:t>
      </w:r>
      <w:r>
        <w:t xml:space="preserve"> 2022</w:t>
      </w:r>
      <w:r w:rsidR="00066AAB">
        <w:t xml:space="preserve">, is a </w:t>
      </w:r>
      <w:r w:rsidR="00066AAB" w:rsidRPr="00066AAB">
        <w:t xml:space="preserve">deep clustering algorithm that leverages </w:t>
      </w:r>
      <w:proofErr w:type="spellStart"/>
      <w:r w:rsidR="00066AAB" w:rsidRPr="00066AAB">
        <w:t>Hartigan's</w:t>
      </w:r>
      <w:proofErr w:type="spellEnd"/>
      <w:r w:rsidR="00066AAB" w:rsidRPr="00066AAB">
        <w:t xml:space="preserve"> Dip-test to enforce multimodality in </w:t>
      </w:r>
      <w:proofErr w:type="spellStart"/>
      <w:r w:rsidR="00066AAB" w:rsidRPr="00066AAB">
        <w:t>autoencoders</w:t>
      </w:r>
      <w:proofErr w:type="spellEnd"/>
      <w:r w:rsidR="00066AAB" w:rsidRPr="00066AAB">
        <w:t xml:space="preserve">. This approach combines an </w:t>
      </w:r>
      <w:proofErr w:type="spellStart"/>
      <w:r w:rsidR="00066AAB" w:rsidRPr="00066AAB">
        <w:t>autoencoder</w:t>
      </w:r>
      <w:proofErr w:type="spellEnd"/>
      <w:r w:rsidR="00066AAB" w:rsidRPr="00066AAB">
        <w:t xml:space="preserve"> with the Dip-test, enabling the creation of </w:t>
      </w:r>
      <w:proofErr w:type="spellStart"/>
      <w:r w:rsidR="00066AAB" w:rsidRPr="00066AAB">
        <w:t>embeddings</w:t>
      </w:r>
      <w:proofErr w:type="spellEnd"/>
      <w:r w:rsidR="00066AAB" w:rsidRPr="00066AAB">
        <w:t xml:space="preserve"> that clearly separate clusters within a dataset. The </w:t>
      </w:r>
      <w:proofErr w:type="spellStart"/>
      <w:r w:rsidR="00066AAB" w:rsidRPr="00066AAB">
        <w:t>DipEncoder</w:t>
      </w:r>
      <w:proofErr w:type="spellEnd"/>
      <w:r w:rsidR="00066AAB" w:rsidRPr="00066AAB">
        <w:t xml:space="preserve"> uses gradients of the Dip-value with respect to both the projection axis and the data itself to improve cluster separation. </w:t>
      </w:r>
      <w:r w:rsidR="00D64805">
        <w:t xml:space="preserve">It uses two loss terms, one to minimize the modality of within </w:t>
      </w:r>
      <w:r w:rsidR="00D64805">
        <w:lastRenderedPageBreak/>
        <w:t xml:space="preserve">separate clusters and another to maximize modality between combinations of clusters. </w:t>
      </w:r>
      <w:r w:rsidR="00066AAB" w:rsidRPr="00066AAB">
        <w:t xml:space="preserve">The algorithm updates cluster labels using the Dip-test and requires only the number of clusters as a parameter, offering a parameter-free method for deep clustering. By maximizing multimodality between clusters while ensuring </w:t>
      </w:r>
      <w:proofErr w:type="spellStart"/>
      <w:r w:rsidR="00066AAB" w:rsidRPr="00066AAB">
        <w:t>unimodality</w:t>
      </w:r>
      <w:proofErr w:type="spellEnd"/>
      <w:r w:rsidR="00066AAB" w:rsidRPr="00066AAB">
        <w:t xml:space="preserve"> within individual clusters, the </w:t>
      </w:r>
      <w:proofErr w:type="spellStart"/>
      <w:r w:rsidR="00066AAB" w:rsidRPr="00066AAB">
        <w:t>DipEncoder</w:t>
      </w:r>
      <w:proofErr w:type="spellEnd"/>
      <w:r w:rsidR="00066AAB" w:rsidRPr="00066AAB">
        <w:t xml:space="preserve"> achieves competitive performance compared to state-of-t</w:t>
      </w:r>
      <w:r w:rsidR="00066AAB">
        <w:t xml:space="preserve">he-art deep clustering methods, specifically, DEC </w:t>
      </w:r>
      <w:r w:rsidR="00066AAB">
        <w:fldChar w:fldCharType="begin"/>
      </w:r>
      <w:r w:rsidR="00DC2310">
        <w:instrText xml:space="preserve"> ADDIN ZOTERO_ITEM CSL_CITATION {"citationID":"M6bCXuXB","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DC2310" w:rsidRPr="00DC2310">
        <w:t>(58)</w:t>
      </w:r>
      <w:r w:rsidR="00066AAB">
        <w:fldChar w:fldCharType="end"/>
      </w:r>
      <w:r w:rsidR="00066AAB">
        <w:t xml:space="preserve">, IDEC </w:t>
      </w:r>
      <w:r w:rsidR="00066AAB">
        <w:fldChar w:fldCharType="begin"/>
      </w:r>
      <w:r w:rsidR="00DC2310">
        <w:instrText xml:space="preserve"> ADDIN ZOTERO_ITEM CSL_CITATION {"citationID":"FJvsH0eI","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DC2310" w:rsidRPr="00DC2310">
        <w:t>(22)</w:t>
      </w:r>
      <w:r w:rsidR="00066AAB">
        <w:fldChar w:fldCharType="end"/>
      </w:r>
      <w:r w:rsidR="00066AAB">
        <w:t xml:space="preserve">, DCN </w:t>
      </w:r>
      <w:r w:rsidR="00066AAB">
        <w:fldChar w:fldCharType="begin"/>
      </w:r>
      <w:r w:rsidR="00DC2310">
        <w:instrText xml:space="preserve"> ADDIN ZOTERO_ITEM CSL_CITATION {"citationID":"7md4Hsg3","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DC2310" w:rsidRPr="00DC2310">
        <w:t>(29)</w:t>
      </w:r>
      <w:r w:rsidR="00066AAB">
        <w:fldChar w:fldCharType="end"/>
      </w:r>
      <w:r w:rsidR="00066AAB">
        <w:t xml:space="preserve"> and</w:t>
      </w:r>
      <w:r w:rsidR="00066AAB" w:rsidRPr="00176C5F">
        <w:t xml:space="preserve"> </w:t>
      </w:r>
      <w:proofErr w:type="spellStart"/>
      <w:r w:rsidR="00066AAB">
        <w:t>DipDECK</w:t>
      </w:r>
      <w:proofErr w:type="spellEnd"/>
      <w:r w:rsidR="00066AAB">
        <w:t xml:space="preserve"> </w:t>
      </w:r>
      <w:r w:rsidR="00066AAB">
        <w:fldChar w:fldCharType="begin"/>
      </w:r>
      <w:r w:rsidR="00DC2310">
        <w:instrText xml:space="preserve"> ADDIN ZOTERO_ITEM CSL_CITATION {"citationID":"wXkJdBM9","properties":{"formattedCitation":"(24)","plainCitation":"(2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DC2310" w:rsidRPr="00DC2310">
        <w:t>(24)</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559CAC2C" w:rsidR="003C4410" w:rsidRDefault="00DC4759" w:rsidP="000F5AF6">
      <w:r>
        <w:t xml:space="preserve">DKM </w:t>
      </w:r>
      <w:r>
        <w:fldChar w:fldCharType="begin"/>
      </w:r>
      <w:r w:rsidR="00DC2310">
        <w:instrText xml:space="preserve"> ADDIN ZOTERO_ITEM CSL_CITATION {"citationID":"iDjIGNV0","properties":{"formattedCitation":"(21)","plainCitation":"(2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DC2310" w:rsidRPr="00DC2310">
        <w:t>(21)</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w:t>
      </w:r>
      <w:proofErr w:type="spellStart"/>
      <w:r w:rsidR="00D64805">
        <w:t>autoencoder</w:t>
      </w:r>
      <w:proofErr w:type="spellEnd"/>
      <w:r w:rsidR="00D64805">
        <w:t xml:space="preserve">-based representations and it uses a differentiable parametrized </w:t>
      </w:r>
      <w:proofErr w:type="spellStart"/>
      <w:r w:rsidR="00D64805">
        <w:t>softmax</w:t>
      </w:r>
      <w:proofErr w:type="spellEnd"/>
      <w:r w:rsidR="00D64805">
        <w:t xml:space="preserve"> instead of </w:t>
      </w:r>
      <w:proofErr w:type="spellStart"/>
      <w:r w:rsidR="00D64805">
        <w:t>argmin</w:t>
      </w:r>
      <w:proofErr w:type="spellEnd"/>
      <w:r w:rsidR="00D64805">
        <w:t xml:space="preserve"> for K-Means</w:t>
      </w:r>
      <w:r w:rsidR="00D64805" w:rsidRPr="00D64805">
        <w:t xml:space="preserve">. </w:t>
      </w:r>
      <w:r w:rsidR="00D64805">
        <w:t xml:space="preserve">It uses a greedy layer-wise pre-training </w:t>
      </w:r>
      <w:r w:rsidR="00D64805">
        <w:fldChar w:fldCharType="begin"/>
      </w:r>
      <w:r w:rsidR="00DC2310">
        <w:instrText xml:space="preserve"> ADDIN ZOTERO_ITEM CSL_CITATION {"citationID":"TR1Vo6RR","properties":{"formattedCitation":"(57)","plainCitation":"(57)","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DC2310" w:rsidRPr="00DC2310">
        <w:t>(57)</w:t>
      </w:r>
      <w:r w:rsidR="00D64805">
        <w:fldChar w:fldCharType="end"/>
      </w:r>
      <w:r w:rsidR="00D64805">
        <w:t xml:space="preserve"> for the </w:t>
      </w:r>
      <w:proofErr w:type="spellStart"/>
      <w:r w:rsidR="00D64805">
        <w:t>autoencoder</w:t>
      </w:r>
      <w:proofErr w:type="spellEnd"/>
      <w:r w:rsidR="003C4410">
        <w:t xml:space="preserve"> in one variant and an annealing approach for a second variant</w:t>
      </w:r>
      <w:r w:rsidR="00D64805">
        <w:t xml:space="preserve">. </w:t>
      </w:r>
      <w:r w:rsidR="003C4410" w:rsidRPr="003C4410">
        <w:t xml:space="preserve">DKM uses a continuous </w:t>
      </w:r>
      <w:proofErr w:type="spellStart"/>
      <w:r w:rsidR="003C4410" w:rsidRPr="003C4410">
        <w:t>reparametrisation</w:t>
      </w:r>
      <w:proofErr w:type="spellEnd"/>
      <w:r w:rsidR="003C4410" w:rsidRPr="003C4410">
        <w:t xml:space="preserve">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DC2310">
        <w:instrText xml:space="preserve"> ADDIN ZOTERO_ITEM CSL_CITATION {"citationID":"B6RhoBRV","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DC2310" w:rsidRPr="00DC2310">
        <w:t>(29)</w:t>
      </w:r>
      <w:r w:rsidR="003C4410">
        <w:fldChar w:fldCharType="end"/>
      </w:r>
      <w:r w:rsidR="003C4410">
        <w:t xml:space="preserve"> </w:t>
      </w:r>
      <w:r w:rsidR="00D64805" w:rsidRPr="00D64805">
        <w:t>and IDEC</w:t>
      </w:r>
      <w:r w:rsidR="003C4410">
        <w:t xml:space="preserve"> </w:t>
      </w:r>
      <w:r w:rsidR="003C4410">
        <w:fldChar w:fldCharType="begin"/>
      </w:r>
      <w:r w:rsidR="00DC2310">
        <w:instrText xml:space="preserve"> ADDIN ZOTERO_ITEM CSL_CITATION {"citationID":"6GzYWeuZ","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DC2310" w:rsidRPr="00DC2310">
        <w:t>(22)</w:t>
      </w:r>
      <w:r w:rsidR="003C4410">
        <w:fldChar w:fldCharType="end"/>
      </w:r>
      <w:r w:rsidR="00D64805" w:rsidRPr="00D64805">
        <w:t xml:space="preserve">. </w:t>
      </w:r>
      <w:r w:rsidR="003C4410">
        <w:t xml:space="preserve">The </w:t>
      </w:r>
      <w:proofErr w:type="spellStart"/>
      <w:r w:rsidR="003C4410">
        <w:t>pretrained</w:t>
      </w:r>
      <w:proofErr w:type="spellEnd"/>
      <w:r w:rsidR="003C4410">
        <w:t xml:space="preserve"> variant obtained a slightly higher and more stable performance when compared with the annealing variant.</w:t>
      </w:r>
    </w:p>
    <w:p w14:paraId="34660182" w14:textId="5396E7CE" w:rsidR="000102BB" w:rsidRDefault="00DC4759" w:rsidP="000F5AF6">
      <w:r>
        <w:t xml:space="preserve">IDEC </w:t>
      </w:r>
      <w:r>
        <w:fldChar w:fldCharType="begin"/>
      </w:r>
      <w:r w:rsidR="00DC2310">
        <w:instrText xml:space="preserve"> ADDIN ZOTERO_ITEM CSL_CITATION {"citationID":"IbM5FEby","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DC2310" w:rsidRPr="00DC2310">
        <w:t>(22)</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w:t>
      </w:r>
      <w:proofErr w:type="spellStart"/>
      <w:r w:rsidR="00E7013C" w:rsidRPr="00E7013C">
        <w:t>autoencoder</w:t>
      </w:r>
      <w:proofErr w:type="spellEnd"/>
      <w:r w:rsidR="00E7013C" w:rsidRPr="00E7013C">
        <w:t xml:space="preserve">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 xml:space="preserve">IDEC uses an under-complete </w:t>
      </w:r>
      <w:proofErr w:type="spellStart"/>
      <w:r w:rsidR="00E829C9" w:rsidRPr="00E829C9">
        <w:t>autoencoder</w:t>
      </w:r>
      <w:proofErr w:type="spellEnd"/>
      <w:r w:rsidR="00E829C9" w:rsidRPr="00E829C9">
        <w:t xml:space="preserve">. IDEC uses a stacked </w:t>
      </w:r>
      <w:proofErr w:type="spellStart"/>
      <w:r w:rsidR="00E829C9" w:rsidRPr="00E829C9">
        <w:t>denoising</w:t>
      </w:r>
      <w:proofErr w:type="spellEnd"/>
      <w:r w:rsidR="00E829C9" w:rsidRPr="00E829C9">
        <w:t xml:space="preserve"> </w:t>
      </w:r>
      <w:proofErr w:type="spellStart"/>
      <w:r w:rsidR="00E829C9" w:rsidRPr="00E829C9">
        <w:t>autoencoder</w:t>
      </w:r>
      <w:proofErr w:type="spellEnd"/>
      <w:r w:rsidR="00E829C9">
        <w:t xml:space="preserve"> (with a step of greedy layer-wise pre-training </w:t>
      </w:r>
      <w:r w:rsidR="00E829C9">
        <w:fldChar w:fldCharType="begin"/>
      </w:r>
      <w:r w:rsidR="00DC2310">
        <w:instrText xml:space="preserve"> ADDIN ZOTERO_ITEM CSL_CITATION {"citationID":"z7c482zS","properties":{"formattedCitation":"(57)","plainCitation":"(57)","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DC2310" w:rsidRPr="00DC2310">
        <w:t>(57)</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proofErr w:type="spellStart"/>
      <w:r w:rsidR="00E829C9" w:rsidRPr="00E829C9">
        <w:t>autoencoder</w:t>
      </w:r>
      <w:proofErr w:type="spellEnd"/>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DC2310">
        <w:instrText xml:space="preserve"> ADDIN ZOTERO_ITEM CSL_CITATION {"citationID":"gvSSmqP0","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DC2310" w:rsidRPr="00DC2310">
        <w:t>(58)</w:t>
      </w:r>
      <w:r w:rsidR="000102BB">
        <w:fldChar w:fldCharType="end"/>
      </w:r>
      <w:r w:rsidR="000102BB">
        <w:t xml:space="preserve"> and simpler approaches that used an </w:t>
      </w:r>
      <w:proofErr w:type="spellStart"/>
      <w:r w:rsidR="000102BB">
        <w:t>autoencoder</w:t>
      </w:r>
      <w:proofErr w:type="spellEnd"/>
      <w:r w:rsidR="000102BB">
        <w:t xml:space="preserve"> to reduce dimensionality and a clustering algorithm such as K-Means</w:t>
      </w:r>
    </w:p>
    <w:p w14:paraId="7A30DBE5" w14:textId="069AEEFF" w:rsidR="00DC4759" w:rsidRDefault="00DC4759" w:rsidP="000F5AF6">
      <w:r>
        <w:t xml:space="preserve">N2D </w:t>
      </w:r>
      <w:r>
        <w:fldChar w:fldCharType="begin"/>
      </w:r>
      <w:r w:rsidR="00DC2310">
        <w:instrText xml:space="preserve"> ADDIN ZOTERO_ITEM CSL_CITATION {"citationID":"1CbYNgvh","properties":{"formattedCitation":"(60)","plainCitation":"(60)","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DC2310" w:rsidRPr="00DC2310">
        <w:t>(60)</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w:t>
      </w:r>
      <w:proofErr w:type="spellStart"/>
      <w:r w:rsidR="00A3786A" w:rsidRPr="00A3786A">
        <w:t>autoencoder</w:t>
      </w:r>
      <w:proofErr w:type="spellEnd"/>
      <w:r w:rsidR="00A3786A" w:rsidRPr="00A3786A">
        <w:t xml:space="preserve">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00812C75" w:rsidR="00DC4759" w:rsidRPr="000F5AF6" w:rsidRDefault="00DC4759" w:rsidP="000F5AF6">
      <w:proofErr w:type="spellStart"/>
      <w:r>
        <w:t>VaDE</w:t>
      </w:r>
      <w:proofErr w:type="spellEnd"/>
      <w:r>
        <w:t xml:space="preserve"> </w:t>
      </w:r>
      <w:r>
        <w:fldChar w:fldCharType="begin"/>
      </w:r>
      <w:r w:rsidR="00DC2310">
        <w:instrText xml:space="preserve"> ADDIN ZOTERO_ITEM CSL_CITATION {"citationID":"5iZROCdE","properties":{"formattedCitation":"(59)","plainCitation":"(59)","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DC2310" w:rsidRPr="00DC2310">
        <w:t>(59)</w:t>
      </w:r>
      <w:r>
        <w:fldChar w:fldCharType="end"/>
      </w:r>
      <w:r w:rsidR="00A3786A">
        <w:t xml:space="preserve"> </w:t>
      </w:r>
      <w:r w:rsidR="00A3786A" w:rsidRPr="00A3786A">
        <w:t xml:space="preserve">or </w:t>
      </w:r>
      <w:proofErr w:type="spellStart"/>
      <w:r w:rsidR="00A3786A" w:rsidRPr="00A3786A">
        <w:t>Variational</w:t>
      </w:r>
      <w:proofErr w:type="spellEnd"/>
      <w:r w:rsidR="00A3786A" w:rsidRPr="00A3786A">
        <w:t xml:space="preserve"> Deep Embedding</w:t>
      </w:r>
      <w:r w:rsidR="002734B3">
        <w:t>, introduced in</w:t>
      </w:r>
      <w:r>
        <w:t xml:space="preserve"> 2017</w:t>
      </w:r>
      <w:r w:rsidR="002734B3">
        <w:t>,</w:t>
      </w:r>
      <w:r w:rsidR="00A3786A">
        <w:t xml:space="preserve"> </w:t>
      </w:r>
      <w:r w:rsidR="00A3786A" w:rsidRPr="00A3786A">
        <w:t xml:space="preserve">is an unsupervised, generative clustering approach that uses </w:t>
      </w:r>
      <w:proofErr w:type="spellStart"/>
      <w:r w:rsidR="00A3786A" w:rsidRPr="00A3786A">
        <w:t>variational</w:t>
      </w:r>
      <w:proofErr w:type="spellEnd"/>
      <w:r w:rsidR="00A3786A" w:rsidRPr="00A3786A">
        <w:t xml:space="preserve"> </w:t>
      </w:r>
      <w:proofErr w:type="spellStart"/>
      <w:r w:rsidR="00A3786A" w:rsidRPr="00A3786A">
        <w:t>autoencoders</w:t>
      </w:r>
      <w:proofErr w:type="spellEnd"/>
      <w:r w:rsidR="00A3786A" w:rsidRPr="00A3786A">
        <w:t xml:space="preserve"> (VAE). It models data generation by combining a Gaussian Mixture Model (GMM) with a deep neural network (DNN), where the GMM selects a cluster</w:t>
      </w:r>
      <w:r w:rsidR="00A3786A">
        <w:t xml:space="preserve"> to produce a latent embedding and the </w:t>
      </w:r>
      <w:r w:rsidR="00A3786A" w:rsidRPr="00A3786A">
        <w:t xml:space="preserve">DNN decodes this into an observable output. An encoder network is used to infer latent </w:t>
      </w:r>
      <w:proofErr w:type="spellStart"/>
      <w:r w:rsidR="00A3786A" w:rsidRPr="00A3786A">
        <w:t>embeddings</w:t>
      </w:r>
      <w:proofErr w:type="spellEnd"/>
      <w:r w:rsidR="00A3786A" w:rsidRPr="00A3786A">
        <w:t xml:space="preserve"> from observables to </w:t>
      </w:r>
      <w:proofErr w:type="spellStart"/>
      <w:r w:rsidR="00A3786A" w:rsidRPr="00A3786A">
        <w:t>maximise</w:t>
      </w:r>
      <w:proofErr w:type="spellEnd"/>
      <w:r w:rsidR="00A3786A" w:rsidRPr="00A3786A">
        <w:t xml:space="preserve"> the </w:t>
      </w:r>
      <w:r w:rsidR="00A3786A" w:rsidRPr="00A3786A">
        <w:lastRenderedPageBreak/>
        <w:t>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w:t>
      </w:r>
      <w:proofErr w:type="spellStart"/>
      <w:r w:rsidR="00A3786A" w:rsidRPr="00A3786A">
        <w:t>VaDE's</w:t>
      </w:r>
      <w:proofErr w:type="spellEnd"/>
      <w:r w:rsidR="00A3786A" w:rsidRPr="00A3786A">
        <w:t xml:space="preserve"> ability to outperform state-of-the-art methods on benchmark datasets.</w:t>
      </w:r>
    </w:p>
    <w:p w14:paraId="0CE990F4" w14:textId="1314043E" w:rsidR="000F5AF6" w:rsidRDefault="00CD0B72" w:rsidP="00FF30DF">
      <w:proofErr w:type="spellStart"/>
      <w:r>
        <w:t>AutoClustering</w:t>
      </w:r>
      <w:proofErr w:type="spellEnd"/>
      <w:r>
        <w:t xml:space="preserve"> </w:t>
      </w:r>
      <w:r>
        <w:fldChar w:fldCharType="begin"/>
      </w:r>
      <w:r w:rsidR="00DC2310">
        <w:instrText xml:space="preserve"> ADDIN ZOTERO_ITEM CSL_CITATION {"citationID":"1fTHvuO0","properties":{"formattedCitation":"(30)","plainCitation":"(30)","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DC2310" w:rsidRPr="00DC2310">
        <w:t>(30)</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w:t>
      </w:r>
      <w:proofErr w:type="spellStart"/>
      <w:r>
        <w:t>Organising</w:t>
      </w:r>
      <w:proofErr w:type="spellEnd"/>
      <w:r>
        <w:t xml:space="preserve">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w:t>
      </w:r>
      <w:proofErr w:type="spellStart"/>
      <w:r w:rsidRPr="00CD0B72">
        <w:t>AutoClustering's</w:t>
      </w:r>
      <w:proofErr w:type="spellEnd"/>
      <w:r w:rsidRPr="00CD0B72">
        <w:t xml:space="preserve"> performance. </w:t>
      </w:r>
    </w:p>
    <w:p w14:paraId="4159E159" w14:textId="77777777" w:rsidR="0029094F" w:rsidRDefault="0029094F" w:rsidP="00FF30DF"/>
    <w:p w14:paraId="49D34E81" w14:textId="43B965A4" w:rsidR="00CD451B" w:rsidRPr="0029094F" w:rsidRDefault="00CD451B" w:rsidP="0029094F">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0C6E8BDC" w14:textId="64786CBD" w:rsidR="001E79F6" w:rsidRDefault="001E79F6" w:rsidP="00CD451B">
      <w:pPr>
        <w:spacing w:after="0"/>
      </w:pPr>
      <w:r>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p>
    <w:p w14:paraId="7AF06B31" w14:textId="77777777" w:rsidR="008C3AAB" w:rsidRDefault="008C3AAB" w:rsidP="00CD451B">
      <w:pPr>
        <w:spacing w:after="0"/>
      </w:pPr>
    </w:p>
    <w:p w14:paraId="15CCE15A" w14:textId="4F23896D" w:rsidR="009E5541" w:rsidRPr="009E5541" w:rsidRDefault="00CD451B" w:rsidP="00CD451B">
      <w:pPr>
        <w:spacing w:after="0"/>
        <w:rPr>
          <w:b/>
        </w:rPr>
      </w:pPr>
      <w:r>
        <w:t xml:space="preserve">Six metrics were </w:t>
      </w:r>
      <w:r w:rsidR="008C3AAB">
        <w:t>employed for the evaluation of performance</w:t>
      </w:r>
      <w:r w:rsidRPr="00C970C2">
        <w:t xml:space="preserve">: 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rsidR="009E5541">
        <w:t xml:space="preserve">Each of these methods is shortly described in Table 1 along with an interpretation of its internal workings, range and type. As clustering follows feature extraction in spike sorting, internal metrics </w:t>
      </w:r>
      <w:r w:rsidR="009E5541">
        <w:fldChar w:fldCharType="begin"/>
      </w:r>
      <w:r w:rsidR="009E5541">
        <w:instrText xml:space="preserve"> ADDIN ZOTERO_ITEM CSL_CITATION {"citationID":"Nq1KqvQZ","properties":{"formattedCitation":"(61)","plainCitation":"(61)","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fldChar w:fldCharType="separate"/>
      </w:r>
      <w:r w:rsidR="009E5541" w:rsidRPr="00DC2310">
        <w:t>(61)</w:t>
      </w:r>
      <w:r w:rsidR="009E5541">
        <w:fldChar w:fldCharType="end"/>
      </w:r>
      <w:r w:rsidR="009E5541" w:rsidRPr="00C970C2">
        <w:t xml:space="preserve"> </w:t>
      </w:r>
      <w:r w:rsidR="009E5541">
        <w:t xml:space="preserve">also reflect the </w:t>
      </w:r>
      <w:proofErr w:type="spellStart"/>
      <w:r w:rsidR="009E5541">
        <w:t>separability</w:t>
      </w:r>
      <w:proofErr w:type="spellEnd"/>
      <w:r w:rsidR="009E5541">
        <w:t xml:space="preserve"> imparted by the feature extraction algorithm as they evaluate the compactness and separation of the clusters in a given space</w:t>
      </w:r>
      <w:r w:rsidR="0088784D">
        <w:t xml:space="preserve"> without requiring ground truth labels</w:t>
      </w:r>
      <w:r w:rsidR="009E5541">
        <w:t>. Conversely, e</w:t>
      </w:r>
      <w:r w:rsidR="009E5541">
        <w:t>xternal metrics</w:t>
      </w:r>
      <w:r w:rsidR="009E5541">
        <w:t xml:space="preserve"> evaluate the </w:t>
      </w:r>
      <w:r w:rsidR="0088784D">
        <w:t>correspondence</w:t>
      </w:r>
      <w:r w:rsidR="009E5541">
        <w:t xml:space="preserve"> </w:t>
      </w:r>
      <w:r w:rsidR="0088784D">
        <w:t xml:space="preserve">between the true labels and the predicted labels. </w:t>
      </w:r>
    </w:p>
    <w:p w14:paraId="4BB928E4" w14:textId="215BFDE1" w:rsidR="00CD451B" w:rsidRDefault="00CD451B" w:rsidP="00CD451B"/>
    <w:p w14:paraId="19629F07" w14:textId="7B1FD433" w:rsidR="00CD451B" w:rsidRDefault="00CD451B" w:rsidP="00CD451B">
      <w:bookmarkStart w:id="1" w:name="_Hlk197258335"/>
      <w:r w:rsidRPr="005E21F9">
        <w:rPr>
          <w:b/>
          <w:bCs/>
        </w:rPr>
        <w:t>Table</w:t>
      </w:r>
      <w:r w:rsidR="005E21F9" w:rsidRPr="005E21F9">
        <w:rPr>
          <w:b/>
          <w:bCs/>
        </w:rPr>
        <w:t xml:space="preserve"> </w:t>
      </w:r>
      <w:r w:rsidRPr="005E21F9">
        <w:rPr>
          <w:b/>
          <w:bCs/>
        </w:rPr>
        <w:t>1</w:t>
      </w:r>
      <w:r w:rsidR="007A796B">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CE63CB"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CE63CB" w:rsidRDefault="00CD451B" w:rsidP="00073A78">
            <w:pPr>
              <w:spacing w:line="360" w:lineRule="auto"/>
              <w:jc w:val="center"/>
              <w:rPr>
                <w:b w:val="0"/>
                <w:bCs w:val="0"/>
                <w:sz w:val="24"/>
                <w:szCs w:val="24"/>
              </w:rPr>
            </w:pPr>
            <w:bookmarkStart w:id="2" w:name="_Hlk197258347"/>
            <w:bookmarkEnd w:id="1"/>
            <w:r w:rsidRPr="00F232FF">
              <w:rPr>
                <w:sz w:val="24"/>
                <w:szCs w:val="24"/>
              </w:rPr>
              <w:t>Name</w:t>
            </w:r>
          </w:p>
        </w:tc>
        <w:tc>
          <w:tcPr>
            <w:tcW w:w="1260" w:type="dxa"/>
            <w:tcBorders>
              <w:bottom w:val="single" w:sz="4" w:space="0" w:color="auto"/>
            </w:tcBorders>
            <w:noWrap/>
            <w:hideMark/>
          </w:tcPr>
          <w:p w14:paraId="5A079559"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6FF954C4"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4B35D073"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CD451B" w:rsidRPr="00CE63CB"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CE63CB" w:rsidRDefault="00CD451B" w:rsidP="00073A78">
            <w:pPr>
              <w:spacing w:line="360" w:lineRule="auto"/>
              <w:jc w:val="center"/>
              <w:rPr>
                <w:b w:val="0"/>
                <w:bCs w:val="0"/>
              </w:rPr>
            </w:pPr>
            <w:r>
              <w:rPr>
                <w:b w:val="0"/>
                <w:bCs w:val="0"/>
              </w:rPr>
              <w:t>ARI</w:t>
            </w:r>
          </w:p>
        </w:tc>
        <w:tc>
          <w:tcPr>
            <w:tcW w:w="1260" w:type="dxa"/>
            <w:tcBorders>
              <w:top w:val="single" w:sz="4" w:space="0" w:color="auto"/>
            </w:tcBorders>
            <w:noWrap/>
          </w:tcPr>
          <w:p w14:paraId="50BD7D1D"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7596A8" w14:textId="6DF0984F" w:rsidR="00CD451B" w:rsidRPr="00CE63CB"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Pr>
                <w:lang w:val="en-GB"/>
              </w:rPr>
              <w:t>A</w:t>
            </w:r>
            <w:r w:rsidRPr="00576088">
              <w:rPr>
                <w:lang w:val="en-GB"/>
              </w:rPr>
              <w:t>greement between true and predicted labels using mutual information</w:t>
            </w:r>
            <w:r>
              <w:rPr>
                <w:lang w:val="en-GB"/>
              </w:rPr>
              <w:t xml:space="preserve"> using a pairwise comparison, </w:t>
            </w:r>
            <w:r w:rsidRPr="00576088">
              <w:rPr>
                <w:lang w:val="en-GB"/>
              </w:rPr>
              <w:t xml:space="preserve">with </w:t>
            </w:r>
            <w:r>
              <w:rPr>
                <w:lang w:val="en-GB"/>
              </w:rPr>
              <w:t xml:space="preserve">an added </w:t>
            </w:r>
            <w:r w:rsidRPr="00576088">
              <w:rPr>
                <w:lang w:val="en-GB"/>
              </w:rPr>
              <w:t xml:space="preserve">normalization to account for random </w:t>
            </w:r>
            <w:r>
              <w:rPr>
                <w:lang w:val="en-GB"/>
              </w:rPr>
              <w:t>assignments</w:t>
            </w:r>
            <w:r w:rsidRPr="00576088">
              <w:rPr>
                <w:lang w:val="en-GB"/>
              </w:rPr>
              <w:t>.</w:t>
            </w:r>
          </w:p>
        </w:tc>
        <w:tc>
          <w:tcPr>
            <w:tcW w:w="2160" w:type="dxa"/>
            <w:tcBorders>
              <w:top w:val="single" w:sz="4" w:space="0" w:color="auto"/>
            </w:tcBorders>
            <w:noWrap/>
            <w:hideMark/>
          </w:tcPr>
          <w:p w14:paraId="0A216BB3"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CD451B" w:rsidRPr="00CE63CB"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CE63CB" w:rsidRDefault="00CD451B" w:rsidP="00073A78">
            <w:pPr>
              <w:spacing w:line="360" w:lineRule="auto"/>
              <w:jc w:val="center"/>
              <w:rPr>
                <w:b w:val="0"/>
                <w:bCs w:val="0"/>
              </w:rPr>
            </w:pPr>
            <w:r>
              <w:rPr>
                <w:b w:val="0"/>
                <w:bCs w:val="0"/>
              </w:rPr>
              <w:t>AMI</w:t>
            </w:r>
          </w:p>
        </w:tc>
        <w:tc>
          <w:tcPr>
            <w:tcW w:w="1260" w:type="dxa"/>
            <w:tcBorders>
              <w:bottom w:val="single" w:sz="4" w:space="0" w:color="auto"/>
            </w:tcBorders>
            <w:noWrap/>
          </w:tcPr>
          <w:p w14:paraId="5C46C7D3"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26CD5C7" w14:textId="74E876BA" w:rsidR="00CD451B" w:rsidRPr="00576088"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w:t>
            </w:r>
            <w:r w:rsidR="00576088" w:rsidRPr="00576088">
              <w:rPr>
                <w:lang w:val="en-GB"/>
              </w:rPr>
              <w:t xml:space="preserve">greement between true and predicted labels using mutual information, with </w:t>
            </w:r>
            <w:r w:rsidR="00B95C1E">
              <w:rPr>
                <w:lang w:val="en-GB"/>
              </w:rPr>
              <w:t xml:space="preserve">an added </w:t>
            </w:r>
            <w:r w:rsidR="00576088" w:rsidRPr="00576088">
              <w:rPr>
                <w:lang w:val="en-GB"/>
              </w:rPr>
              <w:t xml:space="preserve">normalization to account for random </w:t>
            </w:r>
            <w:r w:rsidR="00576088">
              <w:rPr>
                <w:lang w:val="en-GB"/>
              </w:rPr>
              <w:t>assignments</w:t>
            </w:r>
            <w:r w:rsidR="00576088" w:rsidRPr="00576088">
              <w:rPr>
                <w:lang w:val="en-GB"/>
              </w:rPr>
              <w:t>.</w:t>
            </w:r>
          </w:p>
        </w:tc>
        <w:tc>
          <w:tcPr>
            <w:tcW w:w="2160" w:type="dxa"/>
            <w:tcBorders>
              <w:bottom w:val="single" w:sz="4" w:space="0" w:color="auto"/>
            </w:tcBorders>
            <w:noWrap/>
            <w:hideMark/>
          </w:tcPr>
          <w:p w14:paraId="4451EAE4"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CD451B" w:rsidRPr="00CE63CB"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CE63CB" w:rsidRDefault="00CD451B" w:rsidP="00073A78">
            <w:pPr>
              <w:spacing w:line="360" w:lineRule="auto"/>
              <w:jc w:val="center"/>
              <w:rPr>
                <w:b w:val="0"/>
                <w:bCs w:val="0"/>
              </w:rPr>
            </w:pPr>
            <w:r>
              <w:rPr>
                <w:b w:val="0"/>
                <w:bCs w:val="0"/>
              </w:rPr>
              <w:lastRenderedPageBreak/>
              <w:t>Purity</w:t>
            </w:r>
          </w:p>
        </w:tc>
        <w:tc>
          <w:tcPr>
            <w:tcW w:w="1260" w:type="dxa"/>
            <w:tcBorders>
              <w:top w:val="single" w:sz="4" w:space="0" w:color="auto"/>
            </w:tcBorders>
            <w:noWrap/>
          </w:tcPr>
          <w:p w14:paraId="4DD4E099"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AB93DD2" w14:textId="377D621A" w:rsidR="00CD451B" w:rsidRPr="00E845FE"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w:t>
            </w:r>
            <w:r w:rsidRPr="00E845FE">
              <w:rPr>
                <w:lang w:val="en-GB"/>
              </w:rPr>
              <w:t xml:space="preserve">ercentage of data points assigned to the correct class, assuming each cluster is </w:t>
            </w:r>
            <w:proofErr w:type="spellStart"/>
            <w:r w:rsidRPr="00E845FE">
              <w:rPr>
                <w:lang w:val="en-GB"/>
              </w:rPr>
              <w:t>labeled</w:t>
            </w:r>
            <w:proofErr w:type="spellEnd"/>
            <w:r w:rsidRPr="00E845FE">
              <w:rPr>
                <w:lang w:val="en-GB"/>
              </w:rPr>
              <w:t xml:space="preserve"> by majority vote</w:t>
            </w:r>
            <w:r>
              <w:rPr>
                <w:lang w:val="en-GB"/>
              </w:rPr>
              <w:t xml:space="preserve">, </w:t>
            </w:r>
            <w:r w:rsidR="00DB181A">
              <w:rPr>
                <w:lang w:val="en-GB"/>
              </w:rPr>
              <w:t xml:space="preserve">obtains the </w:t>
            </w:r>
            <w:r w:rsidR="00DB181A" w:rsidRPr="00DB181A">
              <w:t>proportion of correctly assigned points</w:t>
            </w:r>
            <w:r w:rsidR="00576088">
              <w:t xml:space="preserve">. </w:t>
            </w:r>
          </w:p>
        </w:tc>
        <w:tc>
          <w:tcPr>
            <w:tcW w:w="2160" w:type="dxa"/>
            <w:tcBorders>
              <w:top w:val="single" w:sz="4" w:space="0" w:color="auto"/>
            </w:tcBorders>
            <w:noWrap/>
            <w:hideMark/>
          </w:tcPr>
          <w:p w14:paraId="2F85A53D"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CD451B" w:rsidRPr="00CE63CB"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CE63CB" w:rsidRDefault="00CD451B" w:rsidP="00073A78">
            <w:pPr>
              <w:spacing w:line="360" w:lineRule="auto"/>
              <w:jc w:val="center"/>
              <w:rPr>
                <w:b w:val="0"/>
                <w:bCs w:val="0"/>
              </w:rPr>
            </w:pPr>
            <w:r>
              <w:rPr>
                <w:b w:val="0"/>
                <w:bCs w:val="0"/>
              </w:rPr>
              <w:t>DBS</w:t>
            </w:r>
          </w:p>
        </w:tc>
        <w:tc>
          <w:tcPr>
            <w:tcW w:w="1260" w:type="dxa"/>
            <w:noWrap/>
          </w:tcPr>
          <w:p w14:paraId="3FFBE717"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3DDD3938" w14:textId="63E5D013" w:rsidR="00CD451B" w:rsidRPr="00CE63CB"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R</w:t>
            </w:r>
            <w:r w:rsidRPr="00355027">
              <w:t>atio of within-cluster scatter to between-cluster separation</w:t>
            </w:r>
            <w:r w:rsidR="00747AD6">
              <w:t xml:space="preserve">, assessing </w:t>
            </w:r>
            <w:r w:rsidR="00747AD6" w:rsidRPr="00747AD6">
              <w:t>cluster compactness and separation</w:t>
            </w:r>
            <w:r w:rsidR="00393434">
              <w:t>.</w:t>
            </w:r>
          </w:p>
        </w:tc>
        <w:tc>
          <w:tcPr>
            <w:tcW w:w="2160" w:type="dxa"/>
            <w:noWrap/>
            <w:hideMark/>
          </w:tcPr>
          <w:p w14:paraId="6AE8E758"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CD451B" w:rsidRPr="00131A93"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Default="00CD451B" w:rsidP="00073A78">
            <w:pPr>
              <w:spacing w:line="360" w:lineRule="auto"/>
              <w:jc w:val="center"/>
              <w:rPr>
                <w:b w:val="0"/>
                <w:bCs w:val="0"/>
              </w:rPr>
            </w:pPr>
            <w:r>
              <w:rPr>
                <w:b w:val="0"/>
                <w:bCs w:val="0"/>
              </w:rPr>
              <w:t>CHS</w:t>
            </w:r>
          </w:p>
        </w:tc>
        <w:tc>
          <w:tcPr>
            <w:tcW w:w="1260" w:type="dxa"/>
            <w:noWrap/>
          </w:tcPr>
          <w:p w14:paraId="055A337C" w14:textId="77777777" w:rsidR="00CD451B" w:rsidRPr="00131A93"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7075D4C4" w14:textId="66190286" w:rsidR="00CD451B" w:rsidRPr="00AE0772"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fraction between </w:t>
            </w:r>
            <w:r w:rsidRPr="00AE0772">
              <w:rPr>
                <w:lang w:val="en-GB"/>
              </w:rPr>
              <w:t xml:space="preserve">the dispersion between clusters </w:t>
            </w:r>
            <w:r>
              <w:rPr>
                <w:lang w:val="en-GB"/>
              </w:rPr>
              <w:t>and</w:t>
            </w:r>
            <w:r w:rsidRPr="00AE0772">
              <w:rPr>
                <w:lang w:val="en-GB"/>
              </w:rPr>
              <w:t xml:space="preserve"> the dispersion within clusters</w:t>
            </w:r>
            <w:r w:rsidR="00622E45">
              <w:rPr>
                <w:lang w:val="en-GB"/>
              </w:rPr>
              <w:t xml:space="preserve">, evaluating </w:t>
            </w:r>
            <w:r w:rsidR="00622E45" w:rsidRPr="00622E45">
              <w:t>how distinct and compact the clusters are</w:t>
            </w:r>
            <w:r w:rsidRPr="00AE0772">
              <w:rPr>
                <w:lang w:val="en-GB"/>
              </w:rPr>
              <w:t>.</w:t>
            </w:r>
          </w:p>
        </w:tc>
        <w:tc>
          <w:tcPr>
            <w:tcW w:w="2160" w:type="dxa"/>
            <w:noWrap/>
          </w:tcPr>
          <w:p w14:paraId="7370504C" w14:textId="77777777" w:rsidR="00CD451B" w:rsidRPr="00131A93"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CD451B" w:rsidRPr="00131A93"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Default="00CD451B" w:rsidP="00073A78">
            <w:pPr>
              <w:spacing w:line="360" w:lineRule="auto"/>
              <w:jc w:val="center"/>
              <w:rPr>
                <w:b w:val="0"/>
                <w:bCs w:val="0"/>
              </w:rPr>
            </w:pPr>
            <w:r>
              <w:rPr>
                <w:b w:val="0"/>
                <w:bCs w:val="0"/>
              </w:rPr>
              <w:t>SS</w:t>
            </w:r>
          </w:p>
        </w:tc>
        <w:tc>
          <w:tcPr>
            <w:tcW w:w="1260" w:type="dxa"/>
            <w:tcBorders>
              <w:bottom w:val="single" w:sz="4" w:space="0" w:color="auto"/>
            </w:tcBorders>
            <w:noWrap/>
          </w:tcPr>
          <w:p w14:paraId="6ABF68CB" w14:textId="77777777" w:rsidR="00CD451B" w:rsidRPr="00131A93"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4C243167" w14:textId="55E0BE12" w:rsidR="00CD451B" w:rsidRPr="00131A93"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ED7018">
              <w:t>Average of individual scores</w:t>
            </w:r>
            <w:r w:rsidR="00771E21">
              <w:t xml:space="preserve"> per data point</w:t>
            </w:r>
            <w:r w:rsidRPr="00ED7018">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131A93"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bookmarkEnd w:id="2"/>
    </w:tbl>
    <w:p w14:paraId="293D7BD3" w14:textId="77777777" w:rsidR="00CD451B" w:rsidRDefault="00CD451B" w:rsidP="00CD451B">
      <w:pPr>
        <w:spacing w:after="0"/>
      </w:pPr>
    </w:p>
    <w:p w14:paraId="50FF32DA" w14:textId="3A7D2516" w:rsidR="00CD451B" w:rsidRPr="00C970C2" w:rsidRDefault="0088784D" w:rsidP="00CD451B">
      <w:pPr>
        <w:spacing w:after="0"/>
      </w:pPr>
      <w:r>
        <w:t>[</w:t>
      </w:r>
      <w:proofErr w:type="spellStart"/>
      <w:r>
        <w:t>TBRewritten</w:t>
      </w:r>
      <w:proofErr w:type="spellEnd"/>
      <w:r>
        <w:t>]</w:t>
      </w:r>
    </w:p>
    <w:p w14:paraId="694EB972" w14:textId="495731F9" w:rsidR="00CD451B" w:rsidRPr="00C970C2" w:rsidRDefault="00CD451B" w:rsidP="00CD451B">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DC2310">
        <w:instrText xml:space="preserve"> ADDIN ZOTERO_ITEM CSL_CITATION {"citationID":"7vXA6p04","properties":{"formattedCitation":"(55)","plainCitation":"(55)","noteIndex":0},"citationItems":[{"id":"4qHd2DAm/Ks2trD2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C2310" w:rsidRPr="00DC2310">
        <w:t>(55)</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DC2310">
        <w:instrText xml:space="preserve"> ADDIN ZOTERO_ITEM CSL_CITATION {"citationID":"Q8C2xJpW","properties":{"formattedCitation":"(62)","plainCitation":"(62)","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DC2310" w:rsidRPr="00DC2310">
        <w:t>(62)</w:t>
      </w:r>
      <w:r>
        <w:fldChar w:fldCharType="end"/>
      </w:r>
      <w:r w:rsidRPr="00C970C2">
        <w:t xml:space="preserve"> </w:t>
      </w:r>
      <w:r>
        <w:fldChar w:fldCharType="begin"/>
      </w:r>
      <w:r w:rsidR="00DC2310">
        <w:instrText xml:space="preserve"> ADDIN ZOTERO_ITEM CSL_CITATION {"citationID":"jf8wxnzc","properties":{"formattedCitation":"(63)","plainCitation":"(63)","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DC2310" w:rsidRPr="00DC2310">
        <w:t>(63)</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073A78">
        <w:instrText xml:space="preserve"> ADDIN ZOTERO_ITEM CSL_CITATION {"citationID":"YBLmLEN2","properties":{"formattedCitation":"(9)","plainCitation":"(9)","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5260E4">
        <w:t>(9)</w:t>
      </w:r>
      <w:r>
        <w:fldChar w:fldCharType="end"/>
      </w:r>
      <w:r w:rsidRPr="00C970C2">
        <w:t xml:space="preserve"> </w:t>
      </w:r>
      <w:r>
        <w:fldChar w:fldCharType="begin"/>
      </w:r>
      <w:r w:rsidR="00DC2310">
        <w:instrText xml:space="preserve"> ADDIN ZOTERO_ITEM CSL_CITATION {"citationID":"dzjo5Cul","properties":{"formattedCitation":"(64)","plainCitation":"(64)","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DC2310" w:rsidRPr="00DC2310">
        <w:t>(64)</w:t>
      </w:r>
      <w:r>
        <w:fldChar w:fldCharType="end"/>
      </w:r>
      <w:r>
        <w:t xml:space="preserve"> and in recent evaluations K-Means has been shown to still be a highly performant option, as it placed third in the evaluation of 25 clustering algorithms </w:t>
      </w:r>
      <w:r>
        <w:fldChar w:fldCharType="begin"/>
      </w:r>
      <w:r w:rsidR="00DC2310">
        <w:instrText xml:space="preserve"> ADDIN ZOTERO_ITEM CSL_CITATION {"citationID":"CjoqKlSL","properties":{"formattedCitation":"(62)","plainCitation":"(62)","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DC2310" w:rsidRPr="00DC2310">
        <w:t>(62)</w:t>
      </w:r>
      <w:r>
        <w:fldChar w:fldCharType="end"/>
      </w:r>
      <w:r w:rsidRPr="00C970C2">
        <w:t>.</w:t>
      </w:r>
      <w:r>
        <w:t xml:space="preserve"> </w:t>
      </w:r>
    </w:p>
    <w:p w14:paraId="0C2D4BF8" w14:textId="77777777" w:rsidR="00CD451B" w:rsidRPr="00C970C2" w:rsidRDefault="00CD451B" w:rsidP="00CD451B">
      <w:pPr>
        <w:spacing w:after="0"/>
      </w:pPr>
    </w:p>
    <w:p w14:paraId="40C81EBE" w14:textId="01329390" w:rsidR="00CD451B" w:rsidRDefault="00CD451B" w:rsidP="00CD451B">
      <w:pPr>
        <w:spacing w:after="0"/>
      </w:pPr>
      <w:r w:rsidRPr="00C970C2">
        <w:t xml:space="preserve">ARI </w:t>
      </w:r>
      <w:r>
        <w:fldChar w:fldCharType="begin"/>
      </w:r>
      <w:r w:rsidR="00DC2310">
        <w:instrText xml:space="preserve"> ADDIN ZOTERO_ITEM CSL_CITATION {"citationID":"7uXGke4p","properties":{"formattedCitation":"(65)","plainCitation":"(65)","noteIndex":0},"citationItems":[{"id":"4qHd2DAm/u1KCTNus","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DC2310" w:rsidRPr="00DC2310">
        <w:t>(65)</w:t>
      </w:r>
      <w:r>
        <w:fldChar w:fldCharType="end"/>
      </w:r>
      <w:r>
        <w:t xml:space="preserve"> </w:t>
      </w:r>
      <w:r>
        <w:fldChar w:fldCharType="begin"/>
      </w:r>
      <w:r w:rsidR="00DC2310">
        <w:instrText xml:space="preserve"> ADDIN ZOTERO_ITEM CSL_CITATION {"citationID":"ktOjJR92","properties":{"formattedCitation":"(66)","plainCitation":"(66)","noteIndex":0},"citationItems":[{"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DC2310" w:rsidRPr="00DC2310">
        <w:t>(66)</w:t>
      </w:r>
      <w:r>
        <w:fldChar w:fldCharType="end"/>
      </w:r>
      <w:r w:rsidRPr="00C970C2">
        <w:t xml:space="preserve"> </w:t>
      </w:r>
      <w:r>
        <w:fldChar w:fldCharType="begin"/>
      </w:r>
      <w:r w:rsidR="00DC2310">
        <w:instrText xml:space="preserve"> ADDIN ZOTERO_ITEM CSL_CITATION {"citationID":"6oLPlPxG","properties":{"formattedCitation":"(67)","plainCitation":"(67)","noteIndex":0},"citationItems":[{"id":"4qHd2DAm/Gzg2UnJV","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DC2310" w:rsidRPr="00DC2310">
        <w:t>(67)</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DC2310">
        <w:instrText xml:space="preserve"> ADDIN ZOTERO_ITEM CSL_CITATION {"citationID":"VSpnFwn5","properties":{"formattedCitation":"(68)","plainCitation":"(68)","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DC2310" w:rsidRPr="00DC2310">
        <w:t>(68)</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58503AF6"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18F2C457"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462F055" w14:textId="77777777" w:rsidR="00CD451B" w:rsidRPr="00C970C2" w:rsidRDefault="00CD451B" w:rsidP="00CD451B">
      <w:pPr>
        <w:spacing w:after="0"/>
      </w:pPr>
    </w:p>
    <w:p w14:paraId="52AAC598" w14:textId="77777777" w:rsidR="00CD451B" w:rsidRDefault="00CD451B" w:rsidP="00CD451B">
      <w:pPr>
        <w:spacing w:after="0"/>
      </w:pPr>
    </w:p>
    <w:p w14:paraId="7C6B3474" w14:textId="692F7A3F" w:rsidR="00CD451B" w:rsidRPr="00276C39" w:rsidRDefault="00CD451B" w:rsidP="00CD451B">
      <w:pPr>
        <w:spacing w:after="0"/>
      </w:pPr>
      <w:r>
        <w:t xml:space="preserve">where </w:t>
      </w:r>
      <w:proofErr w:type="spellStart"/>
      <w:r w:rsidRPr="00CE63CB">
        <w:rPr>
          <w:i/>
          <w:iCs/>
        </w:rPr>
        <w:t>MaxRI</w:t>
      </w:r>
      <w:proofErr w:type="spellEnd"/>
      <w:r>
        <w:t xml:space="preserve"> is the upper bound and </w:t>
      </w:r>
      <w:proofErr w:type="spellStart"/>
      <w:r w:rsidRPr="00CE63CB">
        <w:rPr>
          <w:i/>
          <w:iCs/>
        </w:rPr>
        <w:t>ExpectedRI</w:t>
      </w:r>
      <w:proofErr w:type="spellEnd"/>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DC2310">
        <w:instrText xml:space="preserve"> ADDIN ZOTERO_ITEM CSL_CITATION {"citationID":"czSEPJip","properties":{"formattedCitation":"(65)","plainCitation":"(65)","noteIndex":0},"citationItems":[{"id":"4qHd2DAm/u1KCTNus","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DC2310" w:rsidRPr="00DC2310">
        <w:t>(65)</w:t>
      </w:r>
      <w:r>
        <w:fldChar w:fldCharType="end"/>
      </w:r>
      <w:r>
        <w:t xml:space="preserve">. </w:t>
      </w:r>
    </w:p>
    <w:p w14:paraId="37C836FC" w14:textId="77777777" w:rsidR="00CD451B" w:rsidRDefault="00CD451B" w:rsidP="00CD451B">
      <w:pPr>
        <w:spacing w:after="0"/>
      </w:pPr>
    </w:p>
    <w:p w14:paraId="16F22A4E" w14:textId="7C42F0A1" w:rsidR="00CD451B" w:rsidRPr="00C970C2" w:rsidRDefault="00CD451B" w:rsidP="00CD451B">
      <w:pPr>
        <w:spacing w:after="0"/>
      </w:pPr>
      <w:r w:rsidRPr="00C970C2">
        <w:t xml:space="preserve">AMI </w:t>
      </w:r>
      <w:r>
        <w:fldChar w:fldCharType="begin"/>
      </w:r>
      <w:r w:rsidR="00DC2310">
        <w:instrText xml:space="preserve"> ADDIN ZOTERO_ITEM CSL_CITATION {"citationID":"7FydpoNr","properties":{"formattedCitation":"(66)","plainCitation":"(66)","noteIndex":0},"citationItems":[{"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DC2310" w:rsidRPr="00DC2310">
        <w:t>(66)</w:t>
      </w:r>
      <w:r>
        <w:fldChar w:fldCharType="end"/>
      </w:r>
      <w:r>
        <w:t xml:space="preserve"> </w:t>
      </w:r>
      <w:r>
        <w:fldChar w:fldCharType="begin"/>
      </w:r>
      <w:r w:rsidR="00DC2310">
        <w:instrText xml:space="preserve"> ADDIN ZOTERO_ITEM CSL_CITATION {"citationID":"LPRcpaFY","properties":{"formattedCitation":"(69)","plainCitation":"(69)","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DC2310" w:rsidRPr="00DC2310">
        <w:t>(69)</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DC2310">
        <w:instrText xml:space="preserve"> ADDIN ZOTERO_ITEM CSL_CITATION {"citationID":"kM5oDL3L","properties":{"formattedCitation":"(66)","plainCitation":"(66)","noteIndex":0},"citationItems":[{"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DC2310" w:rsidRPr="00DC2310">
        <w:t>(66)</w:t>
      </w:r>
      <w:r>
        <w:fldChar w:fldCharType="end"/>
      </w:r>
      <w:r>
        <w:t xml:space="preserve"> </w:t>
      </w:r>
      <w:r>
        <w:fldChar w:fldCharType="begin"/>
      </w:r>
      <w:r w:rsidR="00DC2310">
        <w:instrText xml:space="preserve"> ADDIN ZOTERO_ITEM CSL_CITATION {"citationID":"FNPILbXm","properties":{"formattedCitation":"(70)","plainCitation":"(70)","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DC2310" w:rsidRPr="00DC2310">
        <w:t>(70)</w:t>
      </w:r>
      <w:r>
        <w:fldChar w:fldCharType="end"/>
      </w:r>
      <w:r>
        <w:t xml:space="preserve"> </w:t>
      </w:r>
      <w:r>
        <w:fldChar w:fldCharType="begin"/>
      </w:r>
      <w:r w:rsidR="00DC2310">
        <w:instrText xml:space="preserve"> ADDIN ZOTERO_ITEM CSL_CITATION {"citationID":"XQoK4onf","properties":{"formattedCitation":"(71)","plainCitation":"(71)","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DC2310" w:rsidRPr="00DC2310">
        <w:t>(71)</w:t>
      </w:r>
      <w:r>
        <w:fldChar w:fldCharType="end"/>
      </w:r>
      <w:r>
        <w:t xml:space="preserve"> </w:t>
      </w:r>
      <w:r w:rsidRPr="00C970C2">
        <w:t xml:space="preserve">of </w:t>
      </w:r>
      <w:r w:rsidRPr="00C970C2">
        <w:lastRenderedPageBreak/>
        <w:t>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634DB41F"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3703F589"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2DEF4E4E" w14:textId="77777777" w:rsidR="00CD451B" w:rsidRPr="009835ED" w:rsidRDefault="00CD451B" w:rsidP="00CD451B">
      <w:pPr>
        <w:spacing w:after="0"/>
      </w:pPr>
    </w:p>
    <w:p w14:paraId="509BCF64" w14:textId="77777777" w:rsidR="00CD451B" w:rsidRDefault="00CD451B" w:rsidP="00CD451B">
      <w:pPr>
        <w:spacing w:after="0"/>
      </w:pPr>
    </w:p>
    <w:p w14:paraId="04700CFE" w14:textId="77777777" w:rsidR="00CD451B" w:rsidRPr="00C970C2" w:rsidRDefault="00CD451B" w:rsidP="00CD451B">
      <w:pPr>
        <w:spacing w:after="0"/>
      </w:pPr>
    </w:p>
    <w:p w14:paraId="59AF21B2" w14:textId="77777777" w:rsidR="00CD451B" w:rsidRPr="00C970C2" w:rsidRDefault="00CD451B" w:rsidP="00CD451B">
      <w:pPr>
        <w:spacing w:after="0"/>
        <w:rPr>
          <w:szCs w:val="28"/>
        </w:rPr>
      </w:pPr>
    </w:p>
    <w:p w14:paraId="2EAC9710" w14:textId="4081F571" w:rsidR="00CD451B" w:rsidRDefault="00CD451B" w:rsidP="00CD451B">
      <w:pPr>
        <w:spacing w:after="0"/>
      </w:pPr>
      <w:r w:rsidRPr="00C970C2">
        <w:t xml:space="preserve">V-Measure </w:t>
      </w:r>
      <w:r>
        <w:fldChar w:fldCharType="begin"/>
      </w:r>
      <w:r w:rsidR="00DC2310">
        <w:instrText xml:space="preserve"> ADDIN ZOTERO_ITEM CSL_CITATION {"citationID":"WK0pyZUb","properties":{"formattedCitation":"(72)","plainCitation":"(72)","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C2310" w:rsidRPr="00DC2310">
        <w:t>(72)</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rsidR="00DC2310">
        <w:instrText xml:space="preserve"> ADDIN ZOTERO_ITEM CSL_CITATION {"citationID":"j1qj93ap","properties":{"formattedCitation":"(72)","plainCitation":"(72)","noteIndex":0},"citationItems":[{"id":"4qHd2DAm/1LXS2jAg","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C2310" w:rsidRPr="00DC2310">
        <w:t>(72)</w:t>
      </w:r>
      <w:r>
        <w:fldChar w:fldCharType="end"/>
      </w:r>
      <w:r>
        <w:t xml:space="preserve">. </w:t>
      </w:r>
    </w:p>
    <w:p w14:paraId="2E2BFBC8"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6866FF9F" w14:textId="77777777" w:rsidR="00CD451B" w:rsidRPr="00EF7B08" w:rsidRDefault="00CD451B" w:rsidP="00CD451B">
      <w:pPr>
        <w:spacing w:after="0"/>
        <w:rPr>
          <w:szCs w:val="28"/>
        </w:rPr>
      </w:pPr>
    </w:p>
    <w:p w14:paraId="52695A0A"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EB02553" w14:textId="77777777" w:rsidR="00CD451B" w:rsidRPr="00EF7B08" w:rsidRDefault="00CD451B" w:rsidP="00CD451B">
      <w:pPr>
        <w:spacing w:after="0"/>
        <w:rPr>
          <w:szCs w:val="28"/>
        </w:rPr>
      </w:pPr>
    </w:p>
    <w:p w14:paraId="3694A603"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7FB19827" w14:textId="77777777" w:rsidR="00CD451B" w:rsidRPr="00EF7B08" w:rsidRDefault="00CD451B" w:rsidP="00CD451B">
      <w:pPr>
        <w:spacing w:after="0"/>
      </w:pPr>
    </w:p>
    <w:p w14:paraId="5B2712EB" w14:textId="77777777" w:rsidR="00CD451B" w:rsidRDefault="00CD451B" w:rsidP="00CD451B">
      <w:pPr>
        <w:spacing w:after="0"/>
      </w:pPr>
      <w:proofErr w:type="gramStart"/>
      <w:r>
        <w:t>where</w:t>
      </w:r>
      <w:proofErr w:type="gramEnd"/>
      <w:r>
        <w:t xml:space="preserve"> H(C|K) is the conditional entropy of the true cluster given the predicted cluster, H(C) is the entropy of the true cluster, while H(K|C) is the conditional entropy of the predicted cluster given the true cluster and H(K) is the entropy of the predicted cluster.</w:t>
      </w:r>
    </w:p>
    <w:p w14:paraId="050D99DE" w14:textId="77777777" w:rsidR="00CD451B" w:rsidRPr="00C970C2" w:rsidRDefault="00CD451B" w:rsidP="00CD451B">
      <w:pPr>
        <w:spacing w:after="0"/>
      </w:pPr>
    </w:p>
    <w:p w14:paraId="75D47A9D" w14:textId="77777777" w:rsidR="00CD451B" w:rsidRPr="00C970C2" w:rsidRDefault="00CD451B" w:rsidP="00CD451B">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7370D63D" w14:textId="77777777" w:rsidR="00CD451B" w:rsidRDefault="00CD451B" w:rsidP="00CD451B">
      <w:pPr>
        <w:spacing w:after="0"/>
      </w:pPr>
    </w:p>
    <w:p w14:paraId="4AD7D014" w14:textId="77777777" w:rsidR="00CD451B" w:rsidRDefault="00CD451B" w:rsidP="00CD451B">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54567B16" w14:textId="77777777" w:rsidR="00CD451B" w:rsidRDefault="00CD451B" w:rsidP="00CD451B">
      <w:pPr>
        <w:spacing w:after="0"/>
      </w:pPr>
    </w:p>
    <w:p w14:paraId="14BCE372" w14:textId="77777777" w:rsidR="00CD451B" w:rsidRPr="00C970C2" w:rsidRDefault="00CD451B" w:rsidP="00CD451B">
      <w:pPr>
        <w:spacing w:after="0"/>
      </w:pPr>
    </w:p>
    <w:p w14:paraId="2D6E47D5" w14:textId="11A5500F" w:rsidR="00CD451B" w:rsidRPr="00C970C2" w:rsidRDefault="00CD451B" w:rsidP="00CD451B">
      <w:pPr>
        <w:spacing w:after="0"/>
      </w:pPr>
      <w:r w:rsidRPr="00C970C2">
        <w:t xml:space="preserve">DBS </w:t>
      </w:r>
      <w:r>
        <w:fldChar w:fldCharType="begin"/>
      </w:r>
      <w:r w:rsidR="00DC2310">
        <w:instrText xml:space="preserve"> ADDIN ZOTERO_ITEM CSL_CITATION {"citationID":"T2Y351by","properties":{"formattedCitation":"(73)","plainCitation":"(73)","noteIndex":0},"citationItems":[{"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DC2310" w:rsidRPr="00DC2310">
        <w:t>(73)</w:t>
      </w:r>
      <w:r>
        <w:fldChar w:fldCharType="end"/>
      </w:r>
      <w:r w:rsidRPr="00C970C2">
        <w:t xml:space="preserve"> </w:t>
      </w:r>
      <w:r>
        <w:fldChar w:fldCharType="begin"/>
      </w:r>
      <w:r w:rsidR="00DC2310">
        <w:instrText xml:space="preserve"> ADDIN ZOTERO_ITEM CSL_CITATION {"citationID":"ePHXp0Ve","properties":{"formattedCitation":"(74)","plainCitation":"(74)","noteIndex":0},"citationItems":[{"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DC2310" w:rsidRPr="00DC2310">
        <w:t>(74)</w:t>
      </w:r>
      <w:r>
        <w:fldChar w:fldCharType="end"/>
      </w:r>
      <w:r>
        <w:t xml:space="preserve"> </w:t>
      </w:r>
      <w:r>
        <w:fldChar w:fldCharType="begin"/>
      </w:r>
      <w:r w:rsidR="00DC2310">
        <w:instrText xml:space="preserve"> ADDIN ZOTERO_ITEM CSL_CITATION {"citationID":"yRzUFADP","properties":{"formattedCitation":"(75)","plainCitation":"(75)","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DC2310" w:rsidRPr="00DC2310">
        <w:t>(75)</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w:t>
      </w:r>
      <w:r w:rsidRPr="00C970C2">
        <w:lastRenderedPageBreak/>
        <w:t>counterintuitive as it is the only metric where lower values represent a higher performance.</w:t>
      </w:r>
      <w:r>
        <w:t xml:space="preserve"> The DBS metric is given by the following equations:</w:t>
      </w:r>
    </w:p>
    <w:p w14:paraId="7AC691CA"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2ED3E34D"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11C3D0A0" w14:textId="77777777" w:rsidR="00CD451B" w:rsidRPr="00D21743" w:rsidRDefault="00CD451B" w:rsidP="00CD451B">
      <w:pPr>
        <w:spacing w:after="0"/>
      </w:pPr>
    </w:p>
    <w:p w14:paraId="202740D3" w14:textId="77777777" w:rsidR="00CD451B" w:rsidRDefault="00CD451B" w:rsidP="00CD451B">
      <w:pPr>
        <w:spacing w:after="0"/>
      </w:pPr>
    </w:p>
    <w:p w14:paraId="1CEEA90F" w14:textId="77777777" w:rsidR="00CD451B" w:rsidRPr="00502479" w:rsidRDefault="00CD451B" w:rsidP="00CD451B">
      <w:pPr>
        <w:spacing w:after="0"/>
      </w:pPr>
      <w:r>
        <w:t xml:space="preserve">where </w:t>
      </w:r>
      <w:proofErr w:type="spellStart"/>
      <w:r w:rsidRPr="00CE63CB">
        <w:rPr>
          <w:i/>
          <w:iCs/>
        </w:rPr>
        <w:t>s</w:t>
      </w:r>
      <w:r w:rsidRPr="00CE63CB">
        <w:rPr>
          <w:i/>
          <w:iCs/>
          <w:vertAlign w:val="subscript"/>
        </w:rPr>
        <w:t>i</w:t>
      </w:r>
      <w:proofErr w:type="spellEnd"/>
      <w:r>
        <w:t xml:space="preserve"> is the mean of all distances between the points of cluster </w:t>
      </w:r>
      <w:proofErr w:type="spellStart"/>
      <w:r>
        <w:rPr>
          <w:i/>
          <w:iCs/>
        </w:rPr>
        <w:t>i</w:t>
      </w:r>
      <w:proofErr w:type="spellEnd"/>
      <w:r>
        <w:t xml:space="preserve"> and its centroid, </w:t>
      </w:r>
      <w:proofErr w:type="spellStart"/>
      <w:r w:rsidRPr="00CE63CB">
        <w:rPr>
          <w:i/>
          <w:iCs/>
        </w:rPr>
        <w:t>d</w:t>
      </w:r>
      <w:r w:rsidRPr="00CE63CB">
        <w:rPr>
          <w:i/>
          <w:iCs/>
          <w:vertAlign w:val="subscript"/>
        </w:rPr>
        <w:t>i,j</w:t>
      </w:r>
      <w:proofErr w:type="spellEnd"/>
      <w:r>
        <w:t xml:space="preserve"> is the distance between clusters </w:t>
      </w:r>
      <w:proofErr w:type="spellStart"/>
      <w:r w:rsidRPr="00CE63CB">
        <w:rPr>
          <w:i/>
          <w:iCs/>
        </w:rPr>
        <w:t>i</w:t>
      </w:r>
      <w:proofErr w:type="spellEnd"/>
      <w:r>
        <w:t xml:space="preserve"> and </w:t>
      </w:r>
      <w:r w:rsidRPr="00CE63CB">
        <w:rPr>
          <w:i/>
          <w:iCs/>
        </w:rPr>
        <w:t>j</w:t>
      </w:r>
      <w:r>
        <w:t xml:space="preserve"> given by their centroids, and </w:t>
      </w:r>
      <w:r w:rsidRPr="00CE63CB">
        <w:rPr>
          <w:i/>
          <w:iCs/>
        </w:rPr>
        <w:t>max(</w:t>
      </w:r>
      <w:proofErr w:type="spellStart"/>
      <w:r w:rsidRPr="00CE63CB">
        <w:rPr>
          <w:i/>
          <w:iCs/>
        </w:rPr>
        <w:t>R</w:t>
      </w:r>
      <w:r w:rsidRPr="00E17208">
        <w:rPr>
          <w:i/>
          <w:iCs/>
          <w:vertAlign w:val="subscript"/>
        </w:rPr>
        <w:t>i,j</w:t>
      </w:r>
      <w:proofErr w:type="spellEnd"/>
      <w:r w:rsidRPr="00CE63CB">
        <w:rPr>
          <w:i/>
          <w:iCs/>
        </w:rPr>
        <w:t>)</w:t>
      </w:r>
      <w:r>
        <w:t xml:space="preserve"> is the maximum similarity of clusters </w:t>
      </w:r>
      <w:proofErr w:type="spellStart"/>
      <w:r w:rsidRPr="00CE63CB">
        <w:rPr>
          <w:i/>
          <w:iCs/>
        </w:rPr>
        <w:t>i</w:t>
      </w:r>
      <w:proofErr w:type="spellEnd"/>
      <w:r>
        <w:t xml:space="preserve"> and </w:t>
      </w:r>
      <w:r w:rsidRPr="00CE63CB">
        <w:rPr>
          <w:i/>
          <w:iCs/>
        </w:rPr>
        <w:t>j</w:t>
      </w:r>
      <w:r>
        <w:t xml:space="preserve">.  </w:t>
      </w:r>
    </w:p>
    <w:p w14:paraId="0AD86617" w14:textId="77777777" w:rsidR="00CD451B" w:rsidRPr="00C970C2" w:rsidRDefault="00CD451B" w:rsidP="00CD451B">
      <w:pPr>
        <w:spacing w:after="0"/>
        <w:rPr>
          <w:szCs w:val="28"/>
        </w:rPr>
      </w:pPr>
    </w:p>
    <w:p w14:paraId="2AD13854" w14:textId="3946C5EE" w:rsidR="00CD451B" w:rsidRDefault="00CD451B" w:rsidP="00CD451B">
      <w:pPr>
        <w:spacing w:after="0"/>
      </w:pPr>
      <w:r w:rsidRPr="00C970C2">
        <w:t xml:space="preserve">CHS </w:t>
      </w:r>
      <w:r>
        <w:fldChar w:fldCharType="begin"/>
      </w:r>
      <w:r w:rsidR="00DC2310">
        <w:instrText xml:space="preserve"> ADDIN ZOTERO_ITEM CSL_CITATION {"citationID":"w9vNwW5Q","properties":{"formattedCitation":"(61)","plainCitation":"(61)","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C2310" w:rsidRPr="00DC2310">
        <w:t>(61)</w:t>
      </w:r>
      <w:r>
        <w:fldChar w:fldCharType="end"/>
      </w:r>
      <w:r>
        <w:t xml:space="preserve"> </w:t>
      </w:r>
      <w:r>
        <w:fldChar w:fldCharType="begin"/>
      </w:r>
      <w:r w:rsidR="00DC2310">
        <w:instrText xml:space="preserve"> ADDIN ZOTERO_ITEM CSL_CITATION {"citationID":"lMOn2c2J","properties":{"formattedCitation":"(72)","plainCitation":"(72)","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C2310" w:rsidRPr="00DC2310">
        <w:t>(72)</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proofErr w:type="spellStart"/>
      <w:proofErr w:type="gramStart"/>
      <w:r w:rsidRPr="00B4536C">
        <w:rPr>
          <w:i/>
          <w:iCs/>
        </w:rPr>
        <w:t>tr</w:t>
      </w:r>
      <w:proofErr w:type="spellEnd"/>
      <w:r w:rsidRPr="00B4536C">
        <w:rPr>
          <w:i/>
          <w:iCs/>
        </w:rPr>
        <w:t>(</w:t>
      </w:r>
      <w:proofErr w:type="gramEnd"/>
      <w:r w:rsidRPr="00B4536C">
        <w:rPr>
          <w:i/>
          <w:iCs/>
        </w:rPr>
        <w:t>X)</w:t>
      </w:r>
      <w:r>
        <w:t xml:space="preserve"> denotes the trace of between cluster </w:t>
      </w:r>
      <w:r w:rsidRPr="006E4BA9">
        <w:rPr>
          <w:i/>
          <w:iCs/>
        </w:rPr>
        <w:t>Bk</w:t>
      </w:r>
      <w:r>
        <w:t xml:space="preserve"> or within-cluster </w:t>
      </w:r>
      <w:proofErr w:type="spellStart"/>
      <w:r w:rsidRPr="006E4BA9">
        <w:rPr>
          <w:i/>
          <w:iCs/>
        </w:rPr>
        <w:t>Wk</w:t>
      </w:r>
      <w:proofErr w:type="spellEnd"/>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376ABC4B"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14C6518E" w14:textId="77777777" w:rsidR="00CD451B" w:rsidRPr="00275CBF" w:rsidRDefault="00CD451B" w:rsidP="00CD451B">
      <w:pPr>
        <w:spacing w:after="0"/>
      </w:pPr>
    </w:p>
    <w:p w14:paraId="173372EE" w14:textId="77777777" w:rsidR="00CD451B" w:rsidRPr="00C970C2" w:rsidRDefault="00CD451B" w:rsidP="00CD451B">
      <w:pPr>
        <w:spacing w:after="0"/>
      </w:pPr>
    </w:p>
    <w:p w14:paraId="2BCCCCBC" w14:textId="77777777" w:rsidR="00CD451B" w:rsidRPr="00C970C2" w:rsidRDefault="00CD451B" w:rsidP="00CD451B">
      <w:pPr>
        <w:spacing w:after="0"/>
      </w:pPr>
    </w:p>
    <w:p w14:paraId="6AD70B95" w14:textId="5983B9A2" w:rsidR="00CD451B" w:rsidRDefault="00CD451B" w:rsidP="00CD451B">
      <w:pPr>
        <w:spacing w:after="0"/>
      </w:pPr>
      <w:r w:rsidRPr="00C970C2">
        <w:t xml:space="preserve">SS </w:t>
      </w:r>
      <w:r>
        <w:fldChar w:fldCharType="begin"/>
      </w:r>
      <w:r w:rsidR="00DC2310">
        <w:instrText xml:space="preserve"> ADDIN ZOTERO_ITEM CSL_CITATION {"citationID":"AE8DstdP","properties":{"formattedCitation":"(72)","plainCitation":"(72)","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C2310" w:rsidRPr="00DC2310">
        <w:t>(72)</w:t>
      </w:r>
      <w:r>
        <w:fldChar w:fldCharType="end"/>
      </w:r>
      <w:r>
        <w:t xml:space="preserve"> </w:t>
      </w:r>
      <w:r>
        <w:fldChar w:fldCharType="begin"/>
      </w:r>
      <w:r w:rsidR="00DC2310">
        <w:instrText xml:space="preserve"> ADDIN ZOTERO_ITEM CSL_CITATION {"citationID":"VuRGLp8s","properties":{"formattedCitation":"(76)","plainCitation":"(76)","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DC2310" w:rsidRPr="00DC2310">
        <w:t>(76)</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56E43150" w14:textId="77777777" w:rsidR="00CD451B" w:rsidRPr="00CE63CB" w:rsidRDefault="00073A78"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0B44B058" w14:textId="77777777" w:rsidR="00CD451B" w:rsidRPr="00275CBF" w:rsidRDefault="00CD451B" w:rsidP="00CD451B">
      <w:pPr>
        <w:spacing w:after="0"/>
      </w:pPr>
    </w:p>
    <w:p w14:paraId="652DD11F" w14:textId="77777777" w:rsidR="00CD451B" w:rsidRDefault="00CD451B" w:rsidP="00CD451B">
      <w:pPr>
        <w:spacing w:after="0"/>
        <w:rPr>
          <w:szCs w:val="28"/>
        </w:rPr>
      </w:pPr>
      <w:proofErr w:type="gramStart"/>
      <w:r>
        <w:rPr>
          <w:szCs w:val="28"/>
        </w:rPr>
        <w:t>where</w:t>
      </w:r>
      <w:proofErr w:type="gramEnd"/>
      <w:r>
        <w:rPr>
          <w:szCs w:val="28"/>
        </w:rPr>
        <w:t xml:space="preserve"> </w:t>
      </w:r>
      <w:r w:rsidRPr="00CE63CB">
        <w:rPr>
          <w:i/>
          <w:iCs/>
          <w:szCs w:val="28"/>
        </w:rPr>
        <w:t>b</w:t>
      </w:r>
      <w:r>
        <w:rPr>
          <w:szCs w:val="28"/>
        </w:rPr>
        <w:t xml:space="preserve"> denotes the average of all distances between a point in cluster </w:t>
      </w:r>
      <w:proofErr w:type="spellStart"/>
      <w:r w:rsidRPr="00CE63CB">
        <w:rPr>
          <w:i/>
          <w:iCs/>
          <w:szCs w:val="28"/>
        </w:rPr>
        <w:t>i</w:t>
      </w:r>
      <w:proofErr w:type="spellEnd"/>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proofErr w:type="spellStart"/>
      <w:r w:rsidRPr="00CE63CB">
        <w:rPr>
          <w:i/>
          <w:iCs/>
          <w:szCs w:val="28"/>
        </w:rPr>
        <w:t>i</w:t>
      </w:r>
      <w:proofErr w:type="spellEnd"/>
      <w:r>
        <w:rPr>
          <w:szCs w:val="28"/>
        </w:rPr>
        <w:t xml:space="preserve"> and all other points in the same cluster. </w:t>
      </w:r>
    </w:p>
    <w:p w14:paraId="29BC7219" w14:textId="77777777" w:rsidR="00CD451B" w:rsidRDefault="00CD451B" w:rsidP="00CD451B">
      <w:pPr>
        <w:spacing w:after="0"/>
        <w:rPr>
          <w:szCs w:val="28"/>
        </w:rPr>
      </w:pPr>
    </w:p>
    <w:p w14:paraId="3D71E8C6" w14:textId="3814E1CF" w:rsidR="00CD451B" w:rsidRPr="00C970C2" w:rsidRDefault="00CD451B" w:rsidP="00CD451B">
      <w:pPr>
        <w:spacing w:after="0"/>
      </w:pPr>
      <w:r w:rsidRPr="00C970C2">
        <w:t xml:space="preserve">It is important to mention that although used in evaluation of </w:t>
      </w:r>
      <w:r>
        <w:t>spike sorting</w:t>
      </w:r>
      <w:r w:rsidRPr="00C970C2">
        <w:t xml:space="preserve"> techniques </w:t>
      </w:r>
      <w:r>
        <w:fldChar w:fldCharType="begin"/>
      </w:r>
      <w:r w:rsidR="00DC2310">
        <w:instrText xml:space="preserve"> ADDIN ZOTERO_ITEM CSL_CITATION {"citationID":"vY1CV2wr","properties":{"formattedCitation":"(36)","plainCitation":"(36)","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DC2310" w:rsidRPr="00DC2310">
        <w:t>(36)</w:t>
      </w:r>
      <w:r>
        <w:fldChar w:fldCharType="end"/>
      </w:r>
      <w:r>
        <w:t xml:space="preserve"> </w:t>
      </w:r>
      <w:r>
        <w:fldChar w:fldCharType="begin"/>
      </w:r>
      <w:r w:rsidR="00DC2310">
        <w:instrText xml:space="preserve"> ADDIN ZOTERO_ITEM CSL_CITATION {"citationID":"a7hNnsDl","properties":{"formattedCitation":"(20)","plainCitation":"(20)","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DC2310" w:rsidRPr="00DC2310">
        <w:t>(20)</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DC2310">
        <w:instrText xml:space="preserve"> ADDIN ZOTERO_ITEM CSL_CITATION {"citationID":"wUkNrTBU","properties":{"formattedCitation":"(77)","plainCitation":"(77)","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DC2310" w:rsidRPr="00DC2310">
        <w:t>(77)</w:t>
      </w:r>
      <w:r>
        <w:fldChar w:fldCharType="end"/>
      </w:r>
      <w:r>
        <w:t xml:space="preserve"> </w:t>
      </w:r>
      <w:r>
        <w:fldChar w:fldCharType="begin"/>
      </w:r>
      <w:r w:rsidR="00DC2310">
        <w:instrText xml:space="preserve"> ADDIN ZOTERO_ITEM CSL_CITATION {"citationID":"rKdE5JxV","properties":{"formattedCitation":"(78)","plainCitation":"(78)","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DC2310" w:rsidRPr="00DC2310">
        <w:t>(78)</w:t>
      </w:r>
      <w:r>
        <w:fldChar w:fldCharType="end"/>
      </w:r>
      <w:r>
        <w:t xml:space="preserve"> </w:t>
      </w:r>
      <w:r>
        <w:fldChar w:fldCharType="begin"/>
      </w:r>
      <w:r w:rsidR="00DC2310">
        <w:instrText xml:space="preserve"> ADDIN ZOTERO_ITEM CSL_CITATION {"citationID":"cZgmpNYb","properties":{"formattedCitation":"(79)","plainCitation":"(79)","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DC2310" w:rsidRPr="00DC2310">
        <w:t>(79)</w:t>
      </w:r>
      <w:r>
        <w:fldChar w:fldCharType="end"/>
      </w:r>
      <w:r w:rsidRPr="00C970C2">
        <w:t xml:space="preserve"> </w:t>
      </w:r>
      <w:r>
        <w:fldChar w:fldCharType="begin"/>
      </w:r>
      <w:r w:rsidR="00DC2310">
        <w:instrText xml:space="preserve"> ADDIN ZOTERO_ITEM CSL_CITATION {"citationID":"oVpxwTJb","properties":{"formattedCitation":"(80)","plainCitation":"(80)","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DC2310" w:rsidRPr="00DC2310">
        <w:t>(80)</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w:t>
      </w:r>
      <w:proofErr w:type="spellStart"/>
      <w:r>
        <w:t>TBRewritten</w:t>
      </w:r>
      <w:proofErr w:type="spellEnd"/>
      <w:r>
        <w:t>]</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2FA0E700"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xml:space="preserve">, ICA and </w:t>
      </w:r>
      <w:proofErr w:type="spellStart"/>
      <w:r>
        <w:t>Isomap</w:t>
      </w:r>
      <w:proofErr w:type="spellEnd"/>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DC2310">
        <w:instrText xml:space="preserve"> ADDIN ZOTERO_ITEM CSL_CITATION {"citationID":"usnx9Rmj","properties":{"formattedCitation":"(12)","plainCitation":"(12)","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DC2310" w:rsidRPr="00DC2310">
        <w:t>(12)</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DC2310">
        <w:instrText xml:space="preserve"> ADDIN ZOTERO_ITEM CSL_CITATION {"citationID":"1JmzcMGr","properties":{"formattedCitation":"(12)","plainCitation":"(12)","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DC2310" w:rsidRPr="00DC2310">
        <w:t>(12)</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w:t>
      </w:r>
      <w:proofErr w:type="gramStart"/>
      <w:r w:rsidRPr="00C970C2">
        <w:t>24KHz</w:t>
      </w:r>
      <w:proofErr w:type="gramEnd"/>
      <w:r w:rsidRPr="00C970C2">
        <w:t xml:space="preserve">,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lastRenderedPageBreak/>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2D531F34" w14:textId="77777777" w:rsidR="00A014A2" w:rsidRDefault="00A014A2" w:rsidP="00284D80">
      <w:pPr>
        <w:tabs>
          <w:tab w:val="left" w:pos="216"/>
        </w:tabs>
        <w:spacing w:after="0"/>
      </w:pPr>
    </w:p>
    <w:p w14:paraId="60BD0C8D" w14:textId="7BE59CA7" w:rsidR="00A014A2" w:rsidRPr="00284D80" w:rsidRDefault="00A014A2" w:rsidP="00A014A2">
      <w:pPr>
        <w:pStyle w:val="Heading2"/>
      </w:pPr>
      <w:r>
        <w:rPr>
          <w:rStyle w:val="Heading3Char"/>
          <w:sz w:val="32"/>
          <w:szCs w:val="32"/>
        </w:rPr>
        <w:t xml:space="preserve">Data </w:t>
      </w:r>
      <w:r w:rsidR="005E21F9">
        <w:rPr>
          <w:rStyle w:val="Heading3Char"/>
          <w:sz w:val="32"/>
          <w:szCs w:val="32"/>
        </w:rPr>
        <w:t>p</w:t>
      </w:r>
      <w:r w:rsidRPr="00284D80">
        <w:rPr>
          <w:rStyle w:val="Heading3Char"/>
          <w:sz w:val="32"/>
          <w:szCs w:val="32"/>
        </w:rPr>
        <w:t>reprocessing</w:t>
      </w:r>
    </w:p>
    <w:p w14:paraId="33748BD3" w14:textId="76FDCC7D" w:rsidR="001E5347" w:rsidRDefault="00EA2D13" w:rsidP="00A014A2">
      <w:pPr>
        <w:tabs>
          <w:tab w:val="left" w:pos="216"/>
        </w:tabs>
        <w:spacing w:after="0"/>
      </w:pPr>
      <w:r>
        <w:t>Besides the traditional scaling and shuffling of data, a</w:t>
      </w:r>
      <w:r w:rsidR="001E5347">
        <w:t xml:space="preserve"> first step of preprocessing that might improve spike sorting performa</w:t>
      </w:r>
      <w:r w:rsidR="003F3574">
        <w:t>nce is the alignment of spikes (the necessity of this step is dependent upon the spike detection. The following expression was employed for to align all spikes to a given index:</w:t>
      </w:r>
    </w:p>
    <w:p w14:paraId="0129967B" w14:textId="7EB756DD" w:rsidR="00A014A2" w:rsidRPr="00CE63CB" w:rsidRDefault="00073A78"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r>
                    <w:rPr>
                      <w:rFonts w:ascii="Cambria Math" w:hAnsi="Cambria Math"/>
                    </w:rPr>
                    <m:t>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m:t>
                  </m:r>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0</m:t>
                  </m:r>
                </m:e>
              </m:d>
            </m:e>
          </m:eqArr>
        </m:oMath>
      </m:oMathPara>
    </w:p>
    <w:p w14:paraId="337EA5B5" w14:textId="77777777" w:rsidR="00A014A2" w:rsidRPr="00C970C2" w:rsidRDefault="00A014A2" w:rsidP="00A014A2">
      <w:pPr>
        <w:tabs>
          <w:tab w:val="left" w:pos="216"/>
        </w:tabs>
        <w:spacing w:after="0"/>
      </w:pPr>
    </w:p>
    <w:p w14:paraId="522E2247" w14:textId="6B44755D" w:rsidR="005E4BB8" w:rsidRPr="005E4BB8" w:rsidRDefault="005E4BB8" w:rsidP="00A014A2">
      <w:pPr>
        <w:tabs>
          <w:tab w:val="left" w:pos="216"/>
        </w:tabs>
        <w:spacing w:after="0"/>
      </w:pPr>
      <w:r>
        <w:t xml:space="preserve">The starting index of a spike waveform in the recorded signal is given by the </w:t>
      </w:r>
      <w:proofErr w:type="spellStart"/>
      <w:r w:rsidRPr="00C970C2">
        <w:rPr>
          <w:i/>
          <w:iCs/>
        </w:rPr>
        <w:t>old_start</w:t>
      </w:r>
      <w:proofErr w:type="spellEnd"/>
      <w:r>
        <w:t xml:space="preserve"> term, which must be shifted to </w:t>
      </w:r>
      <w:proofErr w:type="spellStart"/>
      <w:r w:rsidRPr="00C970C2">
        <w:rPr>
          <w:i/>
          <w:iCs/>
        </w:rPr>
        <w:t>new_start</w:t>
      </w:r>
      <w:proofErr w:type="spellEnd"/>
      <w:r>
        <w:rPr>
          <w:iCs/>
        </w:rPr>
        <w:t xml:space="preserve"> to align all spikes</w:t>
      </w:r>
      <w:r w:rsidR="005F129F">
        <w:rPr>
          <w:iCs/>
        </w:rPr>
        <w:t xml:space="preserve"> to the same </w:t>
      </w:r>
      <w:r w:rsidR="005F129F" w:rsidRPr="005F129F">
        <w:rPr>
          <w:i/>
          <w:iCs/>
        </w:rPr>
        <w:t>index</w:t>
      </w:r>
      <w:r>
        <w:rPr>
          <w:iCs/>
        </w:rPr>
        <w:t>.</w:t>
      </w:r>
      <w:r w:rsidR="005F129F">
        <w:rPr>
          <w:iCs/>
        </w:rPr>
        <w:t xml:space="preserve"> </w:t>
      </w:r>
      <w:r w:rsidR="00A10A67">
        <w:rPr>
          <w:iCs/>
        </w:rPr>
        <w:t>The reference point for alignment can be any index of the spike. However, the superior choice regarding performance is the maximum peak of the spike, also called the amplitude</w:t>
      </w:r>
      <w:r w:rsidR="00E04C66">
        <w:rPr>
          <w:iCs/>
        </w:rPr>
        <w:t xml:space="preserve"> which is represented by the </w:t>
      </w:r>
      <w:r w:rsidR="00E04C66" w:rsidRPr="00E04C66">
        <w:rPr>
          <w:i/>
          <w:iCs/>
        </w:rPr>
        <w:t>peak</w:t>
      </w:r>
      <w:r w:rsidR="00E04C66">
        <w:rPr>
          <w:iCs/>
        </w:rPr>
        <w:t xml:space="preserve"> term</w:t>
      </w:r>
      <w:r w:rsidR="00A10A67">
        <w:rPr>
          <w:iCs/>
        </w:rPr>
        <w:t xml:space="preserve">. </w:t>
      </w:r>
      <w:r w:rsidR="00F678E2">
        <w:rPr>
          <w:iCs/>
        </w:rPr>
        <w:t xml:space="preserve">This formula offers flexibility as any reference point could be chosen for alignment </w:t>
      </w:r>
      <w:r w:rsidR="00F678E2">
        <w:fldChar w:fldCharType="begin"/>
      </w:r>
      <w:r w:rsidR="00F678E2">
        <w:instrText xml:space="preserve"> ADDIN ZOTERO_ITEM CSL_CITATION {"citationID":"OLes9rht","properties":{"formattedCitation":"(81)","plainCitation":"(81)","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fldChar w:fldCharType="separate"/>
      </w:r>
      <w:r w:rsidR="00F678E2" w:rsidRPr="00DC2310">
        <w:t>(81)</w:t>
      </w:r>
      <w:r w:rsidR="00F678E2">
        <w:fldChar w:fldCharType="end"/>
      </w:r>
      <w:r w:rsidR="00F678E2">
        <w:rPr>
          <w:iCs/>
        </w:rPr>
        <w:t xml:space="preserve">. </w:t>
      </w:r>
    </w:p>
    <w:p w14:paraId="163DED15" w14:textId="3C5754E4" w:rsidR="00A014A2" w:rsidRPr="0003194F" w:rsidRDefault="00A014A2" w:rsidP="00284D80">
      <w:pPr>
        <w:tabs>
          <w:tab w:val="left" w:pos="216"/>
        </w:tabs>
        <w:spacing w:after="0"/>
      </w:pPr>
    </w:p>
    <w:p w14:paraId="315B75F5" w14:textId="77777777" w:rsidR="00CD451B" w:rsidRPr="00C970C2" w:rsidRDefault="00CD451B" w:rsidP="00CD451B">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C8F320" w14:textId="606890D1" w:rsidR="00CD451B" w:rsidRPr="00C970C2" w:rsidRDefault="00CD451B" w:rsidP="00CD451B">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0087455B">
        <w:rPr>
          <w:rFonts w:ascii="Times New Roman" w:eastAsia="Palatino Linotype" w:hAnsi="Times New Roman"/>
          <w:bCs/>
        </w:rPr>
        <w:t>PCA applied on Sim29</w:t>
      </w:r>
      <w:r w:rsidRPr="00C970C2">
        <w:rPr>
          <w:rFonts w:ascii="Times New Roman" w:eastAsia="Palatino Linotype" w:hAnsi="Times New Roman"/>
          <w:bCs/>
        </w:rPr>
        <w:t xml:space="preserve"> with and without alignment</w:t>
      </w:r>
      <w:r w:rsidRPr="00C970C2">
        <w:rPr>
          <w:rFonts w:ascii="Times New Roman" w:eastAsia="Palatino Linotype" w:hAnsi="Times New Roman"/>
        </w:rPr>
        <w:t xml:space="preserve">. The white cluster is kept together but the overlap with the blue cluster remains. </w:t>
      </w:r>
    </w:p>
    <w:p w14:paraId="39421A90" w14:textId="77777777" w:rsidR="00284D80" w:rsidRDefault="00284D80" w:rsidP="00284D80">
      <w:pPr>
        <w:spacing w:after="0"/>
      </w:pPr>
    </w:p>
    <w:p w14:paraId="00CD0771" w14:textId="77777777" w:rsidR="00A2336F" w:rsidRDefault="00A2336F" w:rsidP="00FF30DF"/>
    <w:p w14:paraId="428DF197" w14:textId="6E9C4CD4"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4DF0166" w14:textId="407A21D8" w:rsidR="00073A78" w:rsidRPr="00CE63CB" w:rsidRDefault="00073A78" w:rsidP="00073A78">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w:t>
      </w:r>
      <w:bookmarkStart w:id="3" w:name="_GoBack"/>
      <w:bookmarkEnd w:id="3"/>
      <w:r w:rsidRPr="00CE63CB">
        <w:rPr>
          <w:rStyle w:val="Heading2Char"/>
        </w:rPr>
        <w:t>uation</w:t>
      </w:r>
      <w:r>
        <w:rPr>
          <w:rStyle w:val="Heading2Char"/>
        </w:rPr>
        <w:t xml:space="preserve"> of all datasets</w:t>
      </w:r>
    </w:p>
    <w:p w14:paraId="57589FD4" w14:textId="1DBDC9DE" w:rsidR="00F678E2" w:rsidRDefault="00F678E2" w:rsidP="00284D80">
      <w:pPr>
        <w:tabs>
          <w:tab w:val="left" w:pos="216"/>
        </w:tabs>
        <w:spacing w:after="0"/>
        <w:rPr>
          <w:rFonts w:eastAsia="Palatino Linotype"/>
        </w:rPr>
      </w:pPr>
      <w:r>
        <w:rPr>
          <w:rFonts w:eastAsia="Palatino Linotype"/>
        </w:rPr>
        <w:t xml:space="preserve">A thorough analysis of performance requires varying levels of complexity in the data used. Our analysis based on 95 datasets </w:t>
      </w:r>
      <w:r>
        <w:fldChar w:fldCharType="begin"/>
      </w:r>
      <w:r>
        <w:instrText xml:space="preserve"> ADDIN ZOTERO_ITEM CSL_CITATION {"citationID":"wTcYIV8M","properties":{"formattedCitation":"(12)","plainCitation":"(12)","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DC2310">
        <w:t>(12)</w:t>
      </w:r>
      <w:r>
        <w:fldChar w:fldCharType="end"/>
      </w:r>
      <w:r>
        <w:t xml:space="preserve"> containing a range of cluster counts and spike shapes allows for an extensive evaluation of performance. </w:t>
      </w:r>
    </w:p>
    <w:p w14:paraId="6B3B5F51" w14:textId="77777777" w:rsidR="00F678E2" w:rsidRDefault="00F678E2" w:rsidP="00284D80">
      <w:pPr>
        <w:tabs>
          <w:tab w:val="left" w:pos="216"/>
        </w:tabs>
        <w:spacing w:after="0"/>
        <w:rPr>
          <w:rFonts w:eastAsia="Palatino Linotype"/>
        </w:rPr>
      </w:pPr>
    </w:p>
    <w:p w14:paraId="1317443F" w14:textId="7EA1D6C9" w:rsidR="00F678E2" w:rsidRDefault="00F678E2" w:rsidP="00284D80">
      <w:pPr>
        <w:tabs>
          <w:tab w:val="left" w:pos="216"/>
        </w:tabs>
        <w:spacing w:after="0"/>
        <w:rPr>
          <w:rFonts w:eastAsia="Palatino Linotype"/>
        </w:rPr>
      </w:pPr>
    </w:p>
    <w:p w14:paraId="21B9DC2D" w14:textId="5B8952F0" w:rsidR="00F678E2" w:rsidRDefault="00F678E2" w:rsidP="00284D80">
      <w:pPr>
        <w:tabs>
          <w:tab w:val="left" w:pos="216"/>
        </w:tabs>
        <w:spacing w:after="0"/>
        <w:rPr>
          <w:rFonts w:eastAsia="Palatino Linotype"/>
        </w:rPr>
      </w:pPr>
      <w:r>
        <w:rPr>
          <w:rFonts w:eastAsia="Palatino Linotype"/>
        </w:rPr>
        <w:t xml:space="preserve">Fig X shows the results obtained by each method across all 95 datasets by each performance metric. </w:t>
      </w:r>
    </w:p>
    <w:p w14:paraId="3E3FAE22" w14:textId="2C082C3D" w:rsidR="00F678E2" w:rsidRDefault="00F678E2" w:rsidP="00284D80">
      <w:pPr>
        <w:tabs>
          <w:tab w:val="left" w:pos="216"/>
        </w:tabs>
        <w:spacing w:after="0"/>
        <w:rPr>
          <w:rFonts w:eastAsia="Palatino Linotype"/>
        </w:rPr>
      </w:pPr>
    </w:p>
    <w:p w14:paraId="5095EA7D" w14:textId="32EFED6A" w:rsidR="00F678E2" w:rsidRDefault="001B41D0" w:rsidP="00284D80">
      <w:pPr>
        <w:tabs>
          <w:tab w:val="left" w:pos="216"/>
        </w:tabs>
        <w:spacing w:after="0"/>
        <w:rPr>
          <w:rFonts w:eastAsia="Palatino Linotype"/>
        </w:rPr>
      </w:pPr>
      <w:r>
        <w:rPr>
          <w:rFonts w:eastAsia="Palatino Linotype"/>
        </w:rPr>
        <w:t xml:space="preserve">In Fig X, a statistical analysis can be reviewed carried out via </w:t>
      </w:r>
      <w:proofErr w:type="spellStart"/>
      <w:r>
        <w:rPr>
          <w:rFonts w:eastAsia="Palatino Linotype"/>
        </w:rPr>
        <w:t>Bonferroni</w:t>
      </w:r>
      <w:proofErr w:type="spellEnd"/>
      <w:r>
        <w:rPr>
          <w:rFonts w:eastAsia="Palatino Linotype"/>
        </w:rPr>
        <w:t xml:space="preserve"> corrected t-tests.</w:t>
      </w:r>
    </w:p>
    <w:p w14:paraId="3973CF21" w14:textId="2ADDF3BD" w:rsidR="001B41D0" w:rsidRDefault="001B41D0" w:rsidP="00284D80">
      <w:pPr>
        <w:tabs>
          <w:tab w:val="left" w:pos="216"/>
        </w:tabs>
        <w:spacing w:after="0"/>
        <w:rPr>
          <w:rFonts w:eastAsia="Palatino Linotype"/>
        </w:rPr>
      </w:pPr>
    </w:p>
    <w:p w14:paraId="1FDC6FD4" w14:textId="77472439" w:rsidR="001B41D0" w:rsidRDefault="001B41D0" w:rsidP="00284D80">
      <w:pPr>
        <w:tabs>
          <w:tab w:val="left" w:pos="216"/>
        </w:tabs>
        <w:spacing w:after="0"/>
        <w:rPr>
          <w:rFonts w:eastAsia="Palatino Linotype"/>
        </w:rPr>
      </w:pPr>
      <w:r>
        <w:rPr>
          <w:rFonts w:eastAsia="Palatino Linotype"/>
        </w:rPr>
        <w:t xml:space="preserve">In Table X, a </w:t>
      </w:r>
      <w:proofErr w:type="spellStart"/>
      <w:r>
        <w:rPr>
          <w:rFonts w:eastAsia="Palatino Linotype"/>
        </w:rPr>
        <w:t>Borda</w:t>
      </w:r>
      <w:proofErr w:type="spellEnd"/>
      <w:r>
        <w:rPr>
          <w:rFonts w:eastAsia="Palatino Linotype"/>
        </w:rPr>
        <w:t xml:space="preserve"> aggregation-based ranking of the methods according to their performance on each metric is presented. </w:t>
      </w:r>
    </w:p>
    <w:p w14:paraId="77AA17BE" w14:textId="1784A6FD"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23F2D07F" w14:textId="77777777" w:rsidR="00456DBD" w:rsidRDefault="000F5AF6" w:rsidP="00456DBD">
      <w:pPr>
        <w:pStyle w:val="Bibliography"/>
      </w:pPr>
      <w:r>
        <w:fldChar w:fldCharType="begin"/>
      </w:r>
      <w:r w:rsidR="00456DBD">
        <w:instrText xml:space="preserve"> ADDIN ZOTERO_BIBL {"uncited":[],"omitted":[],"custom":[]} CSL_BIBLIOGRAPHY </w:instrText>
      </w:r>
      <w:r>
        <w:fldChar w:fldCharType="separate"/>
      </w:r>
      <w:r w:rsidR="00456DBD">
        <w:t>1.</w:t>
      </w:r>
      <w:r w:rsidR="00456DBD">
        <w:tab/>
      </w:r>
      <w:proofErr w:type="spellStart"/>
      <w:r w:rsidR="00456DBD">
        <w:t>Quiroga</w:t>
      </w:r>
      <w:proofErr w:type="spellEnd"/>
      <w:r w:rsidR="00456DBD">
        <w:t xml:space="preserve"> RQ. Spike sorting. </w:t>
      </w:r>
      <w:proofErr w:type="spellStart"/>
      <w:r w:rsidR="00456DBD">
        <w:t>Scholarpedia</w:t>
      </w:r>
      <w:proofErr w:type="spellEnd"/>
      <w:r w:rsidR="00456DBD">
        <w:t>. 2007 Dec 21</w:t>
      </w:r>
      <w:proofErr w:type="gramStart"/>
      <w:r w:rsidR="00456DBD">
        <w:t>;2</w:t>
      </w:r>
      <w:proofErr w:type="gramEnd"/>
      <w:r w:rsidR="00456DBD">
        <w:t xml:space="preserve">(12):3583. </w:t>
      </w:r>
    </w:p>
    <w:p w14:paraId="35355ECC" w14:textId="77777777" w:rsidR="00456DBD" w:rsidRDefault="00456DBD" w:rsidP="00456DBD">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5B827699" w14:textId="77777777" w:rsidR="00456DBD" w:rsidRDefault="00456DBD" w:rsidP="00456DBD">
      <w:pPr>
        <w:pStyle w:val="Bibliography"/>
      </w:pPr>
      <w:r>
        <w:t>3.</w:t>
      </w:r>
      <w:r>
        <w:tab/>
        <w:t xml:space="preserve">Brown GD, Yamada S, </w:t>
      </w:r>
      <w:proofErr w:type="spellStart"/>
      <w:r>
        <w:t>Sejnowski</w:t>
      </w:r>
      <w:proofErr w:type="spellEnd"/>
      <w:r>
        <w:t xml:space="preserve"> TJ. Independent component analysis at the neural cocktail party. Trends </w:t>
      </w:r>
      <w:proofErr w:type="spellStart"/>
      <w:r>
        <w:t>Neurosci</w:t>
      </w:r>
      <w:proofErr w:type="spellEnd"/>
      <w:r>
        <w:t>. 2001 Jan</w:t>
      </w:r>
      <w:proofErr w:type="gramStart"/>
      <w:r>
        <w:t>;24</w:t>
      </w:r>
      <w:proofErr w:type="gramEnd"/>
      <w:r>
        <w:t xml:space="preserve">(1):54–63. </w:t>
      </w:r>
    </w:p>
    <w:p w14:paraId="370CB827" w14:textId="77777777" w:rsidR="00456DBD" w:rsidRDefault="00456DBD" w:rsidP="00456DBD">
      <w:pPr>
        <w:pStyle w:val="Bibliography"/>
      </w:pPr>
      <w:r>
        <w:t>4.</w:t>
      </w:r>
      <w:r>
        <w:tab/>
      </w:r>
      <w:proofErr w:type="spellStart"/>
      <w:r>
        <w:t>Haykin</w:t>
      </w:r>
      <w:proofErr w:type="spellEnd"/>
      <w:r>
        <w:t xml:space="preserve"> S, Chen Z. The cocktail party problem. Neural </w:t>
      </w:r>
      <w:proofErr w:type="spellStart"/>
      <w:r>
        <w:t>Comput</w:t>
      </w:r>
      <w:proofErr w:type="spellEnd"/>
      <w:r>
        <w:t>. 2005 Sep</w:t>
      </w:r>
      <w:proofErr w:type="gramStart"/>
      <w:r>
        <w:t>;17</w:t>
      </w:r>
      <w:proofErr w:type="gramEnd"/>
      <w:r>
        <w:t xml:space="preserve">(9):1875–902. </w:t>
      </w:r>
    </w:p>
    <w:p w14:paraId="7E019192" w14:textId="77777777" w:rsidR="00456DBD" w:rsidRDefault="00456DBD" w:rsidP="00456DBD">
      <w:pPr>
        <w:pStyle w:val="Bibliography"/>
      </w:pPr>
      <w:r>
        <w:t>5.</w:t>
      </w:r>
      <w:r>
        <w:tab/>
        <w:t xml:space="preserve">Rey HG, </w:t>
      </w:r>
      <w:proofErr w:type="spellStart"/>
      <w:r>
        <w:t>Pedreira</w:t>
      </w:r>
      <w:proofErr w:type="spellEnd"/>
      <w:r>
        <w:t xml:space="preserve"> C, </w:t>
      </w:r>
      <w:proofErr w:type="spellStart"/>
      <w:r>
        <w:t>Quian</w:t>
      </w:r>
      <w:proofErr w:type="spellEnd"/>
      <w:r>
        <w:t xml:space="preserve"> </w:t>
      </w:r>
      <w:proofErr w:type="spellStart"/>
      <w:r>
        <w:t>Quiroga</w:t>
      </w:r>
      <w:proofErr w:type="spellEnd"/>
      <w:r>
        <w:t xml:space="preserve"> R. Past, present and future of spike sorting techniques. Brain Res Bull. 2015 Oct 1</w:t>
      </w:r>
      <w:proofErr w:type="gramStart"/>
      <w:r>
        <w:t>;119:106</w:t>
      </w:r>
      <w:proofErr w:type="gramEnd"/>
      <w:r>
        <w:t xml:space="preserve">–17. </w:t>
      </w:r>
    </w:p>
    <w:p w14:paraId="1D3A9357" w14:textId="77777777" w:rsidR="00456DBD" w:rsidRDefault="00456DBD" w:rsidP="00456DBD">
      <w:pPr>
        <w:pStyle w:val="Bibliography"/>
      </w:pPr>
      <w:r>
        <w:lastRenderedPageBreak/>
        <w:t>6.</w:t>
      </w:r>
      <w:r>
        <w:tab/>
        <w:t xml:space="preserve">Stevenson IH, </w:t>
      </w:r>
      <w:proofErr w:type="spellStart"/>
      <w:r>
        <w:t>Kording</w:t>
      </w:r>
      <w:proofErr w:type="spellEnd"/>
      <w:r>
        <w:t xml:space="preserve"> KP. How advances in neural recording affect data analysis. Nat </w:t>
      </w:r>
      <w:proofErr w:type="spellStart"/>
      <w:r>
        <w:t>Neurosci</w:t>
      </w:r>
      <w:proofErr w:type="spellEnd"/>
      <w:r>
        <w:t>. 2011 Feb</w:t>
      </w:r>
      <w:proofErr w:type="gramStart"/>
      <w:r>
        <w:t>;14</w:t>
      </w:r>
      <w:proofErr w:type="gramEnd"/>
      <w:r>
        <w:t xml:space="preserve">(2):139–42. </w:t>
      </w:r>
    </w:p>
    <w:p w14:paraId="6B332979" w14:textId="77777777" w:rsidR="00456DBD" w:rsidRDefault="00456DBD" w:rsidP="00456DBD">
      <w:pPr>
        <w:pStyle w:val="Bibliography"/>
      </w:pPr>
      <w:r>
        <w:t>7.</w:t>
      </w:r>
      <w:r>
        <w:tab/>
        <w:t xml:space="preserve">Jun JJ, Steinmetz NA, </w:t>
      </w:r>
      <w:proofErr w:type="spellStart"/>
      <w:r>
        <w:t>Siegle</w:t>
      </w:r>
      <w:proofErr w:type="spellEnd"/>
      <w:r>
        <w:t xml:space="preserve"> JH, Denman DJ, </w:t>
      </w:r>
      <w:proofErr w:type="spellStart"/>
      <w:r>
        <w:t>Bauza</w:t>
      </w:r>
      <w:proofErr w:type="spellEnd"/>
      <w:r>
        <w:t xml:space="preserve"> M, </w:t>
      </w:r>
      <w:proofErr w:type="spellStart"/>
      <w:r>
        <w:t>Barbarits</w:t>
      </w:r>
      <w:proofErr w:type="spellEnd"/>
      <w:r>
        <w:t xml:space="preserve"> B, et al. Fully integrated silicon probes for high-density recording of neural activity. Nature. 2017 Nov</w:t>
      </w:r>
      <w:proofErr w:type="gramStart"/>
      <w:r>
        <w:t>;551</w:t>
      </w:r>
      <w:proofErr w:type="gramEnd"/>
      <w:r>
        <w:t xml:space="preserve">(7679):232–6. </w:t>
      </w:r>
    </w:p>
    <w:p w14:paraId="24CB01FE" w14:textId="77777777" w:rsidR="00456DBD" w:rsidRDefault="00456DBD" w:rsidP="00456DBD">
      <w:pPr>
        <w:pStyle w:val="Bibliography"/>
      </w:pPr>
      <w:r>
        <w:t>8.</w:t>
      </w:r>
      <w:r>
        <w:tab/>
        <w:t xml:space="preserve">Steinmetz NA, Aydin C, </w:t>
      </w:r>
      <w:proofErr w:type="spellStart"/>
      <w:r>
        <w:t>Lebedeva</w:t>
      </w:r>
      <w:proofErr w:type="spellEnd"/>
      <w:r>
        <w:t xml:space="preserve"> A, </w:t>
      </w:r>
      <w:proofErr w:type="spellStart"/>
      <w:r>
        <w:t>Okun</w:t>
      </w:r>
      <w:proofErr w:type="spellEnd"/>
      <w:r>
        <w:t xml:space="preserve"> M, </w:t>
      </w:r>
      <w:proofErr w:type="spellStart"/>
      <w:r>
        <w:t>Pachitariu</w:t>
      </w:r>
      <w:proofErr w:type="spellEnd"/>
      <w:r>
        <w:t xml:space="preserve"> M, </w:t>
      </w:r>
      <w:proofErr w:type="spellStart"/>
      <w:r>
        <w:t>Bauza</w:t>
      </w:r>
      <w:proofErr w:type="spellEnd"/>
      <w:r>
        <w:t xml:space="preserve"> M, et al. </w:t>
      </w:r>
      <w:proofErr w:type="spellStart"/>
      <w:r>
        <w:t>Neuropixels</w:t>
      </w:r>
      <w:proofErr w:type="spellEnd"/>
      <w:r>
        <w:t xml:space="preserve"> 2.0: A miniaturized high-density probe for stable, long-term brain recordings. Science. 2021 Apr 16</w:t>
      </w:r>
      <w:proofErr w:type="gramStart"/>
      <w:r>
        <w:t>;372</w:t>
      </w:r>
      <w:proofErr w:type="gramEnd"/>
      <w:r>
        <w:t xml:space="preserve">(6539):eabf4588. </w:t>
      </w:r>
    </w:p>
    <w:p w14:paraId="1B182AA4" w14:textId="77777777" w:rsidR="00456DBD" w:rsidRDefault="00456DBD" w:rsidP="00456DBD">
      <w:pPr>
        <w:pStyle w:val="Bibliography"/>
      </w:pPr>
      <w:r>
        <w:t>9.</w:t>
      </w:r>
      <w:r>
        <w:tab/>
      </w:r>
      <w:proofErr w:type="spellStart"/>
      <w:r>
        <w:t>Pachitariu</w:t>
      </w:r>
      <w:proofErr w:type="spellEnd"/>
      <w:r>
        <w:t xml:space="preserve"> M, Steinmetz N, </w:t>
      </w:r>
      <w:proofErr w:type="spellStart"/>
      <w:r>
        <w:t>Kadir</w:t>
      </w:r>
      <w:proofErr w:type="spellEnd"/>
      <w:r>
        <w:t xml:space="preserve"> S, </w:t>
      </w:r>
      <w:proofErr w:type="spellStart"/>
      <w:r>
        <w:t>Carandini</w:t>
      </w:r>
      <w:proofErr w:type="spellEnd"/>
      <w:r>
        <w:t xml:space="preserve"> M, D HK. </w:t>
      </w:r>
      <w:proofErr w:type="spellStart"/>
      <w:r>
        <w:t>Kilosort</w:t>
      </w:r>
      <w:proofErr w:type="spellEnd"/>
      <w:r>
        <w:t xml:space="preserve">: </w:t>
      </w:r>
      <w:proofErr w:type="spellStart"/>
      <w:r>
        <w:t>realtime</w:t>
      </w:r>
      <w:proofErr w:type="spellEnd"/>
      <w:r>
        <w:t xml:space="preserve"> spike-sorting for extracellular electrophysiology with hundreds of channels [Internet]. </w:t>
      </w:r>
      <w:proofErr w:type="spellStart"/>
      <w:proofErr w:type="gramStart"/>
      <w:r>
        <w:t>bioRxiv</w:t>
      </w:r>
      <w:proofErr w:type="spellEnd"/>
      <w:proofErr w:type="gramEnd"/>
      <w:r>
        <w:t>; 2016 [cited 2022 Jul 18]. p. 061481. Available from: https://www.biorxiv.org/content/10.1101/061481v1</w:t>
      </w:r>
    </w:p>
    <w:p w14:paraId="0928A65B" w14:textId="77777777" w:rsidR="00456DBD" w:rsidRDefault="00456DBD" w:rsidP="00456DBD">
      <w:pPr>
        <w:pStyle w:val="Bibliography"/>
      </w:pPr>
      <w:r>
        <w:t>10.</w:t>
      </w:r>
      <w:r>
        <w:tab/>
        <w:t xml:space="preserve">Yuan Y, Yang C, Si J. The M-Sorter: An automatic and robust spike detection and classification system. J </w:t>
      </w:r>
      <w:proofErr w:type="spellStart"/>
      <w:r>
        <w:t>Neurosci</w:t>
      </w:r>
      <w:proofErr w:type="spellEnd"/>
      <w:r>
        <w:t xml:space="preserve"> Methods. 2012 Sep 30</w:t>
      </w:r>
      <w:proofErr w:type="gramStart"/>
      <w:r>
        <w:t>;210</w:t>
      </w:r>
      <w:proofErr w:type="gramEnd"/>
      <w:r>
        <w:t xml:space="preserve">(2):281–90. </w:t>
      </w:r>
    </w:p>
    <w:p w14:paraId="77829D30" w14:textId="77777777" w:rsidR="00456DBD" w:rsidRDefault="00456DBD" w:rsidP="00456DBD">
      <w:pPr>
        <w:pStyle w:val="Bibliography"/>
      </w:pPr>
      <w:r>
        <w:t>11.</w:t>
      </w:r>
      <w:r>
        <w:tab/>
      </w:r>
      <w:proofErr w:type="spellStart"/>
      <w:r>
        <w:t>Pachitariu</w:t>
      </w:r>
      <w:proofErr w:type="spellEnd"/>
      <w:r>
        <w:t xml:space="preserve"> M, Sridhar S, Pennington J, Stringer C. Spike sorting with Kilosort4. Nat Methods. 2024 May</w:t>
      </w:r>
      <w:proofErr w:type="gramStart"/>
      <w:r>
        <w:t>;21</w:t>
      </w:r>
      <w:proofErr w:type="gramEnd"/>
      <w:r>
        <w:t xml:space="preserve">(5):914–21. </w:t>
      </w:r>
    </w:p>
    <w:p w14:paraId="68D53A1D" w14:textId="77777777" w:rsidR="00456DBD" w:rsidRDefault="00456DBD" w:rsidP="00456DBD">
      <w:pPr>
        <w:pStyle w:val="Bibliography"/>
      </w:pPr>
      <w:r>
        <w:t>12.</w:t>
      </w:r>
      <w:r>
        <w:tab/>
      </w:r>
      <w:proofErr w:type="spellStart"/>
      <w:r>
        <w:t>Pedreira</w:t>
      </w:r>
      <w:proofErr w:type="spellEnd"/>
      <w:r>
        <w:t xml:space="preserve"> C, Martinez J, </w:t>
      </w:r>
      <w:proofErr w:type="spellStart"/>
      <w:r>
        <w:t>Ison</w:t>
      </w:r>
      <w:proofErr w:type="spellEnd"/>
      <w:r>
        <w:t xml:space="preserve"> MJ, </w:t>
      </w:r>
      <w:proofErr w:type="spellStart"/>
      <w:r>
        <w:t>Quian</w:t>
      </w:r>
      <w:proofErr w:type="spellEnd"/>
      <w:r>
        <w:t xml:space="preserve"> </w:t>
      </w:r>
      <w:proofErr w:type="spellStart"/>
      <w:r>
        <w:t>Quiroga</w:t>
      </w:r>
      <w:proofErr w:type="spellEnd"/>
      <w:r>
        <w:t xml:space="preserve"> R. How many neurons can we see with current spike sorting algorithms? J </w:t>
      </w:r>
      <w:proofErr w:type="spellStart"/>
      <w:r>
        <w:t>Neurosci</w:t>
      </w:r>
      <w:proofErr w:type="spellEnd"/>
      <w:r>
        <w:t xml:space="preserve"> Methods. 2012 Oct 15</w:t>
      </w:r>
      <w:proofErr w:type="gramStart"/>
      <w:r>
        <w:t>;211</w:t>
      </w:r>
      <w:proofErr w:type="gramEnd"/>
      <w:r>
        <w:t xml:space="preserve">(1):58–65. </w:t>
      </w:r>
    </w:p>
    <w:p w14:paraId="57235827" w14:textId="77777777" w:rsidR="00456DBD" w:rsidRDefault="00456DBD" w:rsidP="00456DBD">
      <w:pPr>
        <w:pStyle w:val="Bibliography"/>
      </w:pPr>
      <w:r>
        <w:t>13.</w:t>
      </w:r>
      <w:r>
        <w:tab/>
      </w:r>
      <w:proofErr w:type="spellStart"/>
      <w:r>
        <w:t>Estivill</w:t>
      </w:r>
      <w:proofErr w:type="spellEnd"/>
      <w:r>
        <w:t xml:space="preserve">-Castro V. Why so many clustering algorithms: a position paper. SIGKDD </w:t>
      </w:r>
      <w:proofErr w:type="spellStart"/>
      <w:r>
        <w:t>Explor</w:t>
      </w:r>
      <w:proofErr w:type="spellEnd"/>
      <w:r>
        <w:t xml:space="preserve"> </w:t>
      </w:r>
      <w:proofErr w:type="spellStart"/>
      <w:r>
        <w:t>Newsl</w:t>
      </w:r>
      <w:proofErr w:type="spellEnd"/>
      <w:r>
        <w:t>. 2002 Jun 1</w:t>
      </w:r>
      <w:proofErr w:type="gramStart"/>
      <w:r>
        <w:t>;4</w:t>
      </w:r>
      <w:proofErr w:type="gramEnd"/>
      <w:r>
        <w:t xml:space="preserve">(1):65–75. </w:t>
      </w:r>
    </w:p>
    <w:p w14:paraId="01F9C669" w14:textId="77777777" w:rsidR="00456DBD" w:rsidRDefault="00456DBD" w:rsidP="00456DBD">
      <w:pPr>
        <w:pStyle w:val="Bibliography"/>
      </w:pPr>
      <w:r>
        <w:t>14.</w:t>
      </w:r>
      <w:r>
        <w:tab/>
        <w:t xml:space="preserve">Min E, </w:t>
      </w:r>
      <w:proofErr w:type="spellStart"/>
      <w:r>
        <w:t>Guo</w:t>
      </w:r>
      <w:proofErr w:type="spellEnd"/>
      <w:r>
        <w:t xml:space="preserve"> X, Liu Q, Zhang G, Cui J, Long J. A Survey of Clustering With Deep Learning: From the Perspective of Network Architecture. IEEE Access. 2018</w:t>
      </w:r>
      <w:proofErr w:type="gramStart"/>
      <w:r>
        <w:t>;6:39501</w:t>
      </w:r>
      <w:proofErr w:type="gramEnd"/>
      <w:r>
        <w:t xml:space="preserve">–14. </w:t>
      </w:r>
    </w:p>
    <w:p w14:paraId="663D4F62" w14:textId="77777777" w:rsidR="00456DBD" w:rsidRDefault="00456DBD" w:rsidP="00456DBD">
      <w:pPr>
        <w:pStyle w:val="Bibliography"/>
      </w:pPr>
      <w:r>
        <w:t>15.</w:t>
      </w:r>
      <w:r>
        <w:tab/>
      </w:r>
      <w:proofErr w:type="spellStart"/>
      <w:r>
        <w:t>Pinaya</w:t>
      </w:r>
      <w:proofErr w:type="spellEnd"/>
      <w:r>
        <w:t xml:space="preserve"> W, Vieira S, Garcia-Dias R, </w:t>
      </w:r>
      <w:proofErr w:type="spellStart"/>
      <w:r>
        <w:t>Mechelli</w:t>
      </w:r>
      <w:proofErr w:type="spellEnd"/>
      <w:r>
        <w:t xml:space="preserve"> A. </w:t>
      </w:r>
      <w:proofErr w:type="spellStart"/>
      <w:r>
        <w:t>Autoencoders</w:t>
      </w:r>
      <w:proofErr w:type="spellEnd"/>
      <w:r>
        <w:t xml:space="preserve">. In 2019. p. 193–208. </w:t>
      </w:r>
    </w:p>
    <w:p w14:paraId="591B4702" w14:textId="77777777" w:rsidR="00456DBD" w:rsidRDefault="00456DBD" w:rsidP="00456DBD">
      <w:pPr>
        <w:pStyle w:val="Bibliography"/>
      </w:pPr>
      <w:r>
        <w:t>16.</w:t>
      </w:r>
      <w:r>
        <w:tab/>
      </w:r>
      <w:proofErr w:type="spellStart"/>
      <w:r>
        <w:t>Baldi</w:t>
      </w:r>
      <w:proofErr w:type="spellEnd"/>
      <w:r>
        <w:t xml:space="preserve"> P. </w:t>
      </w:r>
      <w:proofErr w:type="spellStart"/>
      <w:r>
        <w:t>Autoencoders</w:t>
      </w:r>
      <w:proofErr w:type="spellEnd"/>
      <w:r>
        <w:t>, Unsupervised Learning, and Deep Architectures. In: Proceedings of ICML Workshop on Unsupervised and Transfer Learning [Internet]. JMLR Workshop and Conference Proceedings; 2012 [cited 2021 Dec 22]. p. 37–49. Available from: https://proceedings.mlr.press/v27/baldi12a.html</w:t>
      </w:r>
    </w:p>
    <w:p w14:paraId="067FF17F" w14:textId="77777777" w:rsidR="00456DBD" w:rsidRDefault="00456DBD" w:rsidP="00456DBD">
      <w:pPr>
        <w:pStyle w:val="Bibliography"/>
      </w:pPr>
      <w:r>
        <w:t>17.</w:t>
      </w:r>
      <w:r>
        <w:tab/>
        <w:t xml:space="preserve">Hinton GE, </w:t>
      </w:r>
      <w:proofErr w:type="spellStart"/>
      <w:r>
        <w:t>Salakhutdinov</w:t>
      </w:r>
      <w:proofErr w:type="spellEnd"/>
      <w:r>
        <w:t xml:space="preserve"> RR. Reducing the dimensionality of data with neural networks. Science. 2006 Jul 28</w:t>
      </w:r>
      <w:proofErr w:type="gramStart"/>
      <w:r>
        <w:t>;313</w:t>
      </w:r>
      <w:proofErr w:type="gramEnd"/>
      <w:r>
        <w:t xml:space="preserve">(5786):504–7. </w:t>
      </w:r>
    </w:p>
    <w:p w14:paraId="75603979" w14:textId="77777777" w:rsidR="00456DBD" w:rsidRDefault="00456DBD" w:rsidP="00456DBD">
      <w:pPr>
        <w:pStyle w:val="Bibliography"/>
      </w:pPr>
      <w:r>
        <w:t>18.</w:t>
      </w:r>
      <w:r>
        <w:tab/>
        <w:t xml:space="preserve">Wang W, Huang Y, Wang Y, Wang L. Generalized </w:t>
      </w:r>
      <w:proofErr w:type="spellStart"/>
      <w:r>
        <w:t>Autoencoder</w:t>
      </w:r>
      <w:proofErr w:type="spellEnd"/>
      <w:r>
        <w:t xml:space="preserve">: A Neural Network Framework for Dimensionality Reduction. In: 2014 IEEE Conference on Computer Vision and Pattern Recognition Workshops. 2014. p. 496–503. </w:t>
      </w:r>
    </w:p>
    <w:p w14:paraId="0789DAD6" w14:textId="77777777" w:rsidR="00456DBD" w:rsidRDefault="00456DBD" w:rsidP="00456DBD">
      <w:pPr>
        <w:pStyle w:val="Bibliography"/>
      </w:pPr>
      <w:r>
        <w:t>19.</w:t>
      </w:r>
      <w:r>
        <w:tab/>
        <w:t xml:space="preserve">Wang Y, Yao H, Zhao S. Auto-encoder based dimensionality reduction. </w:t>
      </w:r>
      <w:proofErr w:type="spellStart"/>
      <w:r>
        <w:t>Neurocomputing</w:t>
      </w:r>
      <w:proofErr w:type="spellEnd"/>
      <w:r>
        <w:t>. 2016 Apr 5</w:t>
      </w:r>
      <w:proofErr w:type="gramStart"/>
      <w:r>
        <w:t>;184:232</w:t>
      </w:r>
      <w:proofErr w:type="gramEnd"/>
      <w:r>
        <w:t xml:space="preserve">–42. </w:t>
      </w:r>
    </w:p>
    <w:p w14:paraId="4E9CEB3B" w14:textId="77777777" w:rsidR="00456DBD" w:rsidRDefault="00456DBD" w:rsidP="00456DBD">
      <w:pPr>
        <w:pStyle w:val="Bibliography"/>
      </w:pPr>
      <w:r>
        <w:lastRenderedPageBreak/>
        <w:t>20.</w:t>
      </w:r>
      <w:r>
        <w:tab/>
      </w:r>
      <w:proofErr w:type="spellStart"/>
      <w:r>
        <w:t>Radmanesh</w:t>
      </w:r>
      <w:proofErr w:type="spellEnd"/>
      <w:r>
        <w:t xml:space="preserve"> M, </w:t>
      </w:r>
      <w:proofErr w:type="spellStart"/>
      <w:r>
        <w:t>Rezaei</w:t>
      </w:r>
      <w:proofErr w:type="spellEnd"/>
      <w:r>
        <w:t xml:space="preserve"> AA, </w:t>
      </w:r>
      <w:proofErr w:type="spellStart"/>
      <w:r>
        <w:t>Jalili</w:t>
      </w:r>
      <w:proofErr w:type="spellEnd"/>
      <w:r>
        <w:t xml:space="preserve"> M, </w:t>
      </w:r>
      <w:proofErr w:type="spellStart"/>
      <w:r>
        <w:t>Hashemi</w:t>
      </w:r>
      <w:proofErr w:type="spellEnd"/>
      <w:r>
        <w:t xml:space="preserve"> A, </w:t>
      </w:r>
      <w:proofErr w:type="spellStart"/>
      <w:r>
        <w:t>Goudarzi</w:t>
      </w:r>
      <w:proofErr w:type="spellEnd"/>
      <w:r>
        <w:t xml:space="preserve"> MM. Online spike sorting via deep contractive </w:t>
      </w:r>
      <w:proofErr w:type="spellStart"/>
      <w:r>
        <w:t>autoencoder</w:t>
      </w:r>
      <w:proofErr w:type="spellEnd"/>
      <w:r>
        <w:t xml:space="preserve">. Neural </w:t>
      </w:r>
      <w:proofErr w:type="spellStart"/>
      <w:r>
        <w:t>Netw</w:t>
      </w:r>
      <w:proofErr w:type="spellEnd"/>
      <w:r>
        <w:t xml:space="preserve"> [Internet]. 2022 Aug 5 [cited 2022 Aug 11]; Available from: https://www.sciencedirect.com/science/article/pii/S089360802200301X</w:t>
      </w:r>
    </w:p>
    <w:p w14:paraId="74F905B4" w14:textId="77777777" w:rsidR="00456DBD" w:rsidRDefault="00456DBD" w:rsidP="00456DBD">
      <w:pPr>
        <w:pStyle w:val="Bibliography"/>
      </w:pPr>
      <w:r>
        <w:t>21.</w:t>
      </w:r>
      <w:r>
        <w:tab/>
      </w:r>
      <w:proofErr w:type="spellStart"/>
      <w:r>
        <w:t>Moradi</w:t>
      </w:r>
      <w:proofErr w:type="spellEnd"/>
      <w:r>
        <w:t xml:space="preserve"> </w:t>
      </w:r>
      <w:proofErr w:type="spellStart"/>
      <w:r>
        <w:t>Fard</w:t>
      </w:r>
      <w:proofErr w:type="spellEnd"/>
      <w:r>
        <w:t xml:space="preserve"> M, </w:t>
      </w:r>
      <w:proofErr w:type="spellStart"/>
      <w:r>
        <w:t>Thonet</w:t>
      </w:r>
      <w:proofErr w:type="spellEnd"/>
      <w:r>
        <w:t xml:space="preserve"> T, </w:t>
      </w:r>
      <w:proofErr w:type="spellStart"/>
      <w:r>
        <w:t>Gaussier</w:t>
      </w:r>
      <w:proofErr w:type="spellEnd"/>
      <w:r>
        <w:t xml:space="preserve"> E. Deep </w:t>
      </w:r>
      <w:r>
        <w:rPr>
          <w:i/>
          <w:iCs/>
        </w:rPr>
        <w:t>k</w:t>
      </w:r>
      <w:r>
        <w:t xml:space="preserve">-Means: Jointly clustering with </w:t>
      </w:r>
      <w:r>
        <w:rPr>
          <w:i/>
          <w:iCs/>
        </w:rPr>
        <w:t>k</w:t>
      </w:r>
      <w:r>
        <w:t xml:space="preserve">-Means and learning representations. Pattern </w:t>
      </w:r>
      <w:proofErr w:type="spellStart"/>
      <w:r>
        <w:t>Recognit</w:t>
      </w:r>
      <w:proofErr w:type="spellEnd"/>
      <w:r>
        <w:t xml:space="preserve"> Lett. 2020 Oct 1</w:t>
      </w:r>
      <w:proofErr w:type="gramStart"/>
      <w:r>
        <w:t>;138:185</w:t>
      </w:r>
      <w:proofErr w:type="gramEnd"/>
      <w:r>
        <w:t xml:space="preserve">–92. </w:t>
      </w:r>
    </w:p>
    <w:p w14:paraId="105CD157" w14:textId="77777777" w:rsidR="00456DBD" w:rsidRDefault="00456DBD" w:rsidP="00456DBD">
      <w:pPr>
        <w:pStyle w:val="Bibliography"/>
      </w:pPr>
      <w:r>
        <w:t>22.</w:t>
      </w:r>
      <w:r>
        <w:tab/>
      </w:r>
      <w:proofErr w:type="spellStart"/>
      <w:r>
        <w:t>Guo</w:t>
      </w:r>
      <w:proofErr w:type="spellEnd"/>
      <w:r>
        <w:t xml:space="preserve"> X, </w:t>
      </w:r>
      <w:proofErr w:type="gramStart"/>
      <w:r>
        <w:t>Gao</w:t>
      </w:r>
      <w:proofErr w:type="gramEnd"/>
      <w:r>
        <w:t xml:space="preserve"> L, Liu X, Yin J. Improved Deep Embedded Clustering with Local Structure Preservation. 2017</w:t>
      </w:r>
      <w:proofErr w:type="gramStart"/>
      <w:r>
        <w:t>;1753</w:t>
      </w:r>
      <w:proofErr w:type="gramEnd"/>
      <w:r>
        <w:t xml:space="preserve">–9. </w:t>
      </w:r>
    </w:p>
    <w:p w14:paraId="53D7AF53" w14:textId="77777777" w:rsidR="00456DBD" w:rsidRDefault="00456DBD" w:rsidP="00456DBD">
      <w:pPr>
        <w:pStyle w:val="Bibliography"/>
      </w:pPr>
      <w:r>
        <w:t>23.</w:t>
      </w:r>
      <w:r>
        <w:tab/>
      </w:r>
      <w:proofErr w:type="spellStart"/>
      <w:r>
        <w:t>Leiber</w:t>
      </w:r>
      <w:proofErr w:type="spellEnd"/>
      <w:r>
        <w:t xml:space="preserve"> C, Bauer LGM, </w:t>
      </w:r>
      <w:proofErr w:type="spellStart"/>
      <w:r>
        <w:t>Neumayr</w:t>
      </w:r>
      <w:proofErr w:type="spellEnd"/>
      <w:r>
        <w:t xml:space="preserve"> M, Plant C, </w:t>
      </w:r>
      <w:proofErr w:type="spellStart"/>
      <w:r>
        <w:t>Böhm</w:t>
      </w:r>
      <w:proofErr w:type="spellEnd"/>
      <w:r>
        <w:t xml:space="preserve"> C. The </w:t>
      </w:r>
      <w:proofErr w:type="spellStart"/>
      <w:r>
        <w:t>DipEncoder</w:t>
      </w:r>
      <w:proofErr w:type="spellEnd"/>
      <w:r>
        <w:t xml:space="preserve">: Enforcing Multimodality in </w:t>
      </w:r>
      <w:proofErr w:type="spellStart"/>
      <w:r>
        <w:t>Autoencoders</w:t>
      </w:r>
      <w:proofErr w:type="spellEnd"/>
      <w:r>
        <w:t>. In: Proceedings of the 28th ACM SIGKDD Conference on Knowledge Discovery and Data Mining [Internet]. New York, NY, USA: Association for Computing Machinery; 2022 [cited 2025 Feb 9]. p. 846–56. (KDD ’22). Available from: https://dl.acm.org/doi/10.1145/3534678.3539407</w:t>
      </w:r>
    </w:p>
    <w:p w14:paraId="146DF040" w14:textId="77777777" w:rsidR="00456DBD" w:rsidRDefault="00456DBD" w:rsidP="00456DBD">
      <w:pPr>
        <w:pStyle w:val="Bibliography"/>
      </w:pPr>
      <w:r>
        <w:t>24.</w:t>
      </w:r>
      <w:r>
        <w:tab/>
      </w:r>
      <w:proofErr w:type="spellStart"/>
      <w:r>
        <w:t>Leiber</w:t>
      </w:r>
      <w:proofErr w:type="spellEnd"/>
      <w:r>
        <w:t xml:space="preserve"> C, Bauer LGM, Schelling B, </w:t>
      </w:r>
      <w:proofErr w:type="spellStart"/>
      <w:r>
        <w:t>Böhm</w:t>
      </w:r>
      <w:proofErr w:type="spellEnd"/>
      <w:r>
        <w:t xml:space="preserve">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58A68CB5" w14:textId="77777777" w:rsidR="00456DBD" w:rsidRDefault="00456DBD" w:rsidP="00456DBD">
      <w:pPr>
        <w:pStyle w:val="Bibliography"/>
      </w:pPr>
      <w:r>
        <w:t>25.</w:t>
      </w:r>
      <w:r>
        <w:tab/>
      </w:r>
      <w:proofErr w:type="spellStart"/>
      <w:r>
        <w:t>Miklautz</w:t>
      </w:r>
      <w:proofErr w:type="spellEnd"/>
      <w:r>
        <w:t xml:space="preserve"> L, Bauer LGM, </w:t>
      </w:r>
      <w:proofErr w:type="spellStart"/>
      <w:r>
        <w:t>Mautz</w:t>
      </w:r>
      <w:proofErr w:type="spellEnd"/>
      <w:r>
        <w:t xml:space="preserve"> D, </w:t>
      </w:r>
      <w:proofErr w:type="spellStart"/>
      <w:r>
        <w:t>Tschiatschek</w:t>
      </w:r>
      <w:proofErr w:type="spellEnd"/>
      <w:r>
        <w:t xml:space="preserve"> S, </w:t>
      </w:r>
      <w:proofErr w:type="spellStart"/>
      <w:proofErr w:type="gramStart"/>
      <w:r>
        <w:t>Böhm</w:t>
      </w:r>
      <w:proofErr w:type="spellEnd"/>
      <w:r>
        <w:t xml:space="preserve"> C, Plant C. Details (Don’t</w:t>
      </w:r>
      <w:proofErr w:type="gramEnd"/>
      <w:r>
        <w:t>) Matter: Isolating Cluster Information in Deep Embedded Spaces. In 2021 [cited 2025 Feb 10]. p. 2826–32. Available from: https://www.ijcai.org/proceedings/2021/389</w:t>
      </w:r>
    </w:p>
    <w:p w14:paraId="0870E435" w14:textId="77777777" w:rsidR="00456DBD" w:rsidRDefault="00456DBD" w:rsidP="00456DBD">
      <w:pPr>
        <w:pStyle w:val="Bibliography"/>
      </w:pPr>
      <w:r>
        <w:t>26.</w:t>
      </w:r>
      <w:r>
        <w:tab/>
        <w:t>Song C, Liu F, Huang Y, Wang L, Tan T. Auto-encoder Based Data Clustering. In: Ruiz-</w:t>
      </w:r>
      <w:proofErr w:type="spellStart"/>
      <w:r>
        <w:t>Shulcloper</w:t>
      </w:r>
      <w:proofErr w:type="spellEnd"/>
      <w:r>
        <w:t xml:space="preserve"> J, </w:t>
      </w:r>
      <w:proofErr w:type="spellStart"/>
      <w:r>
        <w:t>Sanniti</w:t>
      </w:r>
      <w:proofErr w:type="spellEnd"/>
      <w:r>
        <w:t xml:space="preserve"> di Baja G, editors. Progress in Pattern Recognition, Image Analysis, Computer Vision, and Applications. Berlin, Heidelberg: Springer; 2013. p. 117–24. </w:t>
      </w:r>
    </w:p>
    <w:p w14:paraId="6DEF80AB" w14:textId="77777777" w:rsidR="00456DBD" w:rsidRDefault="00456DBD" w:rsidP="00456DBD">
      <w:pPr>
        <w:pStyle w:val="Bibliography"/>
      </w:pPr>
      <w:r>
        <w:t>27.</w:t>
      </w:r>
      <w:r>
        <w:tab/>
      </w:r>
      <w:proofErr w:type="spellStart"/>
      <w:r>
        <w:t>Mautz</w:t>
      </w:r>
      <w:proofErr w:type="spellEnd"/>
      <w:r>
        <w:t xml:space="preserve"> D, Plant C, </w:t>
      </w:r>
      <w:proofErr w:type="spellStart"/>
      <w:r>
        <w:t>Böhm</w:t>
      </w:r>
      <w:proofErr w:type="spellEnd"/>
      <w:r>
        <w:t xml:space="preserve"> C. Deep Embedded Cluster Tree. In: 2019 IEEE International Conference on Data Mining (ICDM) [Internet]. 2019 [cited 2025 Feb 10]. p. 1258–63. Available from: https://ieeexplore.ieee.org/abstract/document/8970987</w:t>
      </w:r>
    </w:p>
    <w:p w14:paraId="182821E6" w14:textId="77777777" w:rsidR="00456DBD" w:rsidRDefault="00456DBD" w:rsidP="00456DBD">
      <w:pPr>
        <w:pStyle w:val="Bibliography"/>
      </w:pPr>
      <w:r>
        <w:t>28.</w:t>
      </w:r>
      <w:r>
        <w:tab/>
      </w:r>
      <w:proofErr w:type="spellStart"/>
      <w:r>
        <w:t>Mautz</w:t>
      </w:r>
      <w:proofErr w:type="spellEnd"/>
      <w:r>
        <w:t xml:space="preserve"> D, Plant C, </w:t>
      </w:r>
      <w:proofErr w:type="spellStart"/>
      <w:r>
        <w:t>Böhm</w:t>
      </w:r>
      <w:proofErr w:type="spellEnd"/>
      <w:r>
        <w:t xml:space="preserve"> C. </w:t>
      </w:r>
      <w:proofErr w:type="spellStart"/>
      <w:r>
        <w:t>DeepECT</w:t>
      </w:r>
      <w:proofErr w:type="spellEnd"/>
      <w:r>
        <w:t xml:space="preserve">: The Deep Embedded Cluster Tree. Data </w:t>
      </w:r>
      <w:proofErr w:type="spellStart"/>
      <w:r>
        <w:t>Sci</w:t>
      </w:r>
      <w:proofErr w:type="spellEnd"/>
      <w:r>
        <w:t xml:space="preserve"> Eng. 2020 Dec 1</w:t>
      </w:r>
      <w:proofErr w:type="gramStart"/>
      <w:r>
        <w:t>;5</w:t>
      </w:r>
      <w:proofErr w:type="gramEnd"/>
      <w:r>
        <w:t xml:space="preserve">(4):419–32. </w:t>
      </w:r>
    </w:p>
    <w:p w14:paraId="56A93F1B" w14:textId="77777777" w:rsidR="00456DBD" w:rsidRDefault="00456DBD" w:rsidP="00456DBD">
      <w:pPr>
        <w:pStyle w:val="Bibliography"/>
      </w:pPr>
      <w:r>
        <w:t>29.</w:t>
      </w:r>
      <w:r>
        <w:tab/>
        <w:t xml:space="preserve">Yang B, Fu X, </w:t>
      </w:r>
      <w:proofErr w:type="spellStart"/>
      <w:r>
        <w:t>Sidiropoulos</w:t>
      </w:r>
      <w:proofErr w:type="spellEnd"/>
      <w:r>
        <w:t xml:space="preserve"> ND, Hong M. </w:t>
      </w:r>
      <w:proofErr w:type="gramStart"/>
      <w:r>
        <w:t>Towards</w:t>
      </w:r>
      <w:proofErr w:type="gramEnd"/>
      <w:r>
        <w:t xml:space="preserve"> K-means-friendly spaces: simultaneous deep learning and clustering. In: Proceedings of the 34th International Conference on Machine Learning - Volume 70. Sydney, NSW, Australia: JMLR.org; 2017. p. 3861–70. (ICML’17). </w:t>
      </w:r>
    </w:p>
    <w:p w14:paraId="35E6E4BF" w14:textId="77777777" w:rsidR="00456DBD" w:rsidRDefault="00456DBD" w:rsidP="00456DBD">
      <w:pPr>
        <w:pStyle w:val="Bibliography"/>
      </w:pPr>
      <w:r>
        <w:t>30.</w:t>
      </w:r>
      <w:r>
        <w:tab/>
        <w:t xml:space="preserve">Kimura M. </w:t>
      </w:r>
      <w:proofErr w:type="spellStart"/>
      <w:r>
        <w:t>AutoClustering</w:t>
      </w:r>
      <w:proofErr w:type="spellEnd"/>
      <w:r>
        <w:t>: A Feed-Forward Neural Network Based Clustering Algorithm. In: 2018 IEEE International Conference on Data Mining Workshops (ICDMW) [Internet]. 2018 [cited 2025 May 2]. p. 659–66. Available from: https://ieeexplore.ieee.org/document/8637379</w:t>
      </w:r>
    </w:p>
    <w:p w14:paraId="75E2497A" w14:textId="77777777" w:rsidR="00456DBD" w:rsidRDefault="00456DBD" w:rsidP="00456DBD">
      <w:pPr>
        <w:pStyle w:val="Bibliography"/>
      </w:pPr>
      <w:r>
        <w:t>31.</w:t>
      </w:r>
      <w:r>
        <w:tab/>
      </w:r>
      <w:proofErr w:type="spellStart"/>
      <w:r>
        <w:t>Hartigan</w:t>
      </w:r>
      <w:proofErr w:type="spellEnd"/>
      <w:r>
        <w:t xml:space="preserve"> JA, </w:t>
      </w:r>
      <w:proofErr w:type="spellStart"/>
      <w:r>
        <w:t>Hartigan</w:t>
      </w:r>
      <w:proofErr w:type="spellEnd"/>
      <w:r>
        <w:t xml:space="preserve"> PM. The Dip Test of </w:t>
      </w:r>
      <w:proofErr w:type="spellStart"/>
      <w:r>
        <w:t>Unimodality</w:t>
      </w:r>
      <w:proofErr w:type="spellEnd"/>
      <w:r>
        <w:t>. Ann Stat. 1985 Mar</w:t>
      </w:r>
      <w:proofErr w:type="gramStart"/>
      <w:r>
        <w:t>;13</w:t>
      </w:r>
      <w:proofErr w:type="gramEnd"/>
      <w:r>
        <w:t xml:space="preserve">(1):70–84. </w:t>
      </w:r>
    </w:p>
    <w:p w14:paraId="0529C236" w14:textId="77777777" w:rsidR="00456DBD" w:rsidRDefault="00456DBD" w:rsidP="00456DBD">
      <w:pPr>
        <w:pStyle w:val="Bibliography"/>
      </w:pPr>
      <w:r>
        <w:lastRenderedPageBreak/>
        <w:t>32.</w:t>
      </w:r>
      <w:r>
        <w:tab/>
        <w:t xml:space="preserve">Ren Y, Wang N, Li M, Xu Z. Deep density-based image clustering. </w:t>
      </w:r>
      <w:proofErr w:type="spellStart"/>
      <w:r>
        <w:t>Knowl</w:t>
      </w:r>
      <w:proofErr w:type="spellEnd"/>
      <w:r>
        <w:t>-Based Syst. 2020 Jun 7</w:t>
      </w:r>
      <w:proofErr w:type="gramStart"/>
      <w:r>
        <w:t>;197:105841</w:t>
      </w:r>
      <w:proofErr w:type="gramEnd"/>
      <w:r>
        <w:t xml:space="preserve">. </w:t>
      </w:r>
    </w:p>
    <w:p w14:paraId="2E0C52E2" w14:textId="77777777" w:rsidR="00456DBD" w:rsidRDefault="00456DBD" w:rsidP="00456DBD">
      <w:pPr>
        <w:pStyle w:val="Bibliography"/>
      </w:pPr>
      <w:r>
        <w:t>33.</w:t>
      </w:r>
      <w:r>
        <w:tab/>
      </w:r>
      <w:proofErr w:type="spellStart"/>
      <w:r>
        <w:t>Buzsáki</w:t>
      </w:r>
      <w:proofErr w:type="spellEnd"/>
      <w:r>
        <w:t xml:space="preserve"> G. Rhythms of the Brain [Internet]. New York: Oxford University Press; 2006 [cited 2021 Dec 8]. 464 p. Available from: https://oxford.universitypressscholarship.com/10.1093/acprof:oso/9780195301069.001.0001/acprof-9780195301069</w:t>
      </w:r>
    </w:p>
    <w:p w14:paraId="29D46399" w14:textId="77777777" w:rsidR="00456DBD" w:rsidRDefault="00456DBD" w:rsidP="00456DBD">
      <w:pPr>
        <w:pStyle w:val="Bibliography"/>
      </w:pPr>
      <w:r>
        <w:t>34.</w:t>
      </w:r>
      <w:r>
        <w:tab/>
      </w:r>
      <w:proofErr w:type="spellStart"/>
      <w:r>
        <w:t>Lewicki</w:t>
      </w:r>
      <w:proofErr w:type="spellEnd"/>
      <w:r>
        <w:t xml:space="preserve"> MS. A review of methods for spike sorting: the detection and classification of neural action potentials. </w:t>
      </w:r>
      <w:proofErr w:type="spellStart"/>
      <w:r>
        <w:t>Netw</w:t>
      </w:r>
      <w:proofErr w:type="spellEnd"/>
      <w:r>
        <w:t xml:space="preserve"> Bristol Engl. 1998 Nov</w:t>
      </w:r>
      <w:proofErr w:type="gramStart"/>
      <w:r>
        <w:t>;9</w:t>
      </w:r>
      <w:proofErr w:type="gramEnd"/>
      <w:r>
        <w:t xml:space="preserve">(4):R53-78. </w:t>
      </w:r>
    </w:p>
    <w:p w14:paraId="53FDA099" w14:textId="77777777" w:rsidR="00456DBD" w:rsidRDefault="00456DBD" w:rsidP="00456DBD">
      <w:pPr>
        <w:pStyle w:val="Bibliography"/>
      </w:pPr>
      <w:r>
        <w:t>35.</w:t>
      </w:r>
      <w:r>
        <w:tab/>
        <w:t xml:space="preserve">Bear M, Connors B, Paradiso M. Neuroscience: Exploring the brain: Fourth edition. 2015. 1 p. </w:t>
      </w:r>
    </w:p>
    <w:p w14:paraId="4406FA61" w14:textId="77777777" w:rsidR="00456DBD" w:rsidRDefault="00456DBD" w:rsidP="00456DBD">
      <w:pPr>
        <w:pStyle w:val="Bibliography"/>
      </w:pPr>
      <w:r>
        <w:t>36.</w:t>
      </w:r>
      <w:r>
        <w:tab/>
      </w:r>
      <w:proofErr w:type="spellStart"/>
      <w:r>
        <w:t>Eom</w:t>
      </w:r>
      <w:proofErr w:type="spellEnd"/>
      <w:r>
        <w:t xml:space="preserve"> J, Park IY, Kim S, Jang H, Park S, Huh Y, et al. Deep-learned spike representations and sorting via an ensemble of auto-encoders. Neural </w:t>
      </w:r>
      <w:proofErr w:type="spellStart"/>
      <w:r>
        <w:t>Netw</w:t>
      </w:r>
      <w:proofErr w:type="spellEnd"/>
      <w:r>
        <w:t>. 2021 Feb 1</w:t>
      </w:r>
      <w:proofErr w:type="gramStart"/>
      <w:r>
        <w:t>;134:131</w:t>
      </w:r>
      <w:proofErr w:type="gramEnd"/>
      <w:r>
        <w:t xml:space="preserve">–42. </w:t>
      </w:r>
    </w:p>
    <w:p w14:paraId="5AC02B2F" w14:textId="77777777" w:rsidR="00456DBD" w:rsidRDefault="00456DBD" w:rsidP="00456DBD">
      <w:pPr>
        <w:pStyle w:val="Bibliography"/>
      </w:pPr>
      <w:r>
        <w:t>37.</w:t>
      </w:r>
      <w:r>
        <w:tab/>
        <w:t xml:space="preserve">Meyer LM, </w:t>
      </w:r>
      <w:proofErr w:type="spellStart"/>
      <w:r>
        <w:t>Zamani</w:t>
      </w:r>
      <w:proofErr w:type="spellEnd"/>
      <w:r>
        <w:t xml:space="preserve"> M, </w:t>
      </w:r>
      <w:proofErr w:type="spellStart"/>
      <w:r>
        <w:t>Rokai</w:t>
      </w:r>
      <w:proofErr w:type="spellEnd"/>
      <w:r>
        <w:t xml:space="preserve"> J, </w:t>
      </w:r>
      <w:proofErr w:type="spellStart"/>
      <w:r>
        <w:t>Demosthenous</w:t>
      </w:r>
      <w:proofErr w:type="spellEnd"/>
      <w:r>
        <w:t xml:space="preserve"> A. Deep learning-based spike sorting: a survey. J Neural Eng. 2024 Nov</w:t>
      </w:r>
      <w:proofErr w:type="gramStart"/>
      <w:r>
        <w:t>;21</w:t>
      </w:r>
      <w:proofErr w:type="gramEnd"/>
      <w:r>
        <w:t xml:space="preserve">(6):061003. </w:t>
      </w:r>
    </w:p>
    <w:p w14:paraId="1945A303" w14:textId="77777777" w:rsidR="00456DBD" w:rsidRDefault="00456DBD" w:rsidP="00456DBD">
      <w:pPr>
        <w:pStyle w:val="Bibliography"/>
      </w:pPr>
      <w:r>
        <w:t>38.</w:t>
      </w:r>
      <w:r>
        <w:tab/>
        <w:t xml:space="preserve">Dimensionality reduction: a comparative review | </w:t>
      </w:r>
      <w:proofErr w:type="spellStart"/>
      <w:r>
        <w:t>BibSonomy</w:t>
      </w:r>
      <w:proofErr w:type="spellEnd"/>
      <w:r>
        <w:t xml:space="preserve"> [Internet]. [</w:t>
      </w:r>
      <w:proofErr w:type="gramStart"/>
      <w:r>
        <w:t>cited</w:t>
      </w:r>
      <w:proofErr w:type="gramEnd"/>
      <w:r>
        <w:t xml:space="preserve"> 2022 Aug 11]. Available from: https://www.bibsonomy.org/bibtex/2ed03568f0e9bca9cdaf6b25304e55940/peter.ralph</w:t>
      </w:r>
    </w:p>
    <w:p w14:paraId="1F8B6403" w14:textId="77777777" w:rsidR="00456DBD" w:rsidRDefault="00456DBD" w:rsidP="00456DBD">
      <w:pPr>
        <w:pStyle w:val="Bibliography"/>
      </w:pPr>
      <w:r>
        <w:t>39.</w:t>
      </w:r>
      <w:r>
        <w:tab/>
        <w:t xml:space="preserve">Meister M, Pine J, Baylor DA. Multi-neuronal signals from the retina: acquisition and analysis. J </w:t>
      </w:r>
      <w:proofErr w:type="spellStart"/>
      <w:r>
        <w:t>Neurosci</w:t>
      </w:r>
      <w:proofErr w:type="spellEnd"/>
      <w:r>
        <w:t xml:space="preserve"> Methods. 1994 Jan 1</w:t>
      </w:r>
      <w:proofErr w:type="gramStart"/>
      <w:r>
        <w:t>;51</w:t>
      </w:r>
      <w:proofErr w:type="gramEnd"/>
      <w:r>
        <w:t xml:space="preserve">(1):95–106. </w:t>
      </w:r>
    </w:p>
    <w:p w14:paraId="41888A3A" w14:textId="77777777" w:rsidR="00456DBD" w:rsidRDefault="00456DBD" w:rsidP="00456DBD">
      <w:pPr>
        <w:pStyle w:val="Bibliography"/>
      </w:pPr>
      <w:r>
        <w:t>40.</w:t>
      </w:r>
      <w:r>
        <w:tab/>
      </w:r>
      <w:proofErr w:type="spellStart"/>
      <w:r>
        <w:t>Pouzat</w:t>
      </w:r>
      <w:proofErr w:type="spellEnd"/>
      <w:r>
        <w:t xml:space="preserve"> C, </w:t>
      </w:r>
      <w:proofErr w:type="spellStart"/>
      <w:r>
        <w:t>Mazor</w:t>
      </w:r>
      <w:proofErr w:type="spellEnd"/>
      <w:r>
        <w:t xml:space="preserve"> O, Laurent G. Using noise signature to optimize spike-sorting and to assess neuronal classification quality. J </w:t>
      </w:r>
      <w:proofErr w:type="spellStart"/>
      <w:r>
        <w:t>Neurosci</w:t>
      </w:r>
      <w:proofErr w:type="spellEnd"/>
      <w:r>
        <w:t xml:space="preserve"> Methods. 2002 Dec 31</w:t>
      </w:r>
      <w:proofErr w:type="gramStart"/>
      <w:r>
        <w:t>;122</w:t>
      </w:r>
      <w:proofErr w:type="gramEnd"/>
      <w:r>
        <w:t xml:space="preserve">(1):43–57. </w:t>
      </w:r>
    </w:p>
    <w:p w14:paraId="2E2BA352" w14:textId="77777777" w:rsidR="00456DBD" w:rsidRDefault="00456DBD" w:rsidP="00456DBD">
      <w:pPr>
        <w:pStyle w:val="Bibliography"/>
      </w:pPr>
      <w:r>
        <w:t>41.</w:t>
      </w:r>
      <w:r>
        <w:tab/>
      </w:r>
      <w:proofErr w:type="spellStart"/>
      <w:r>
        <w:t>Litke</w:t>
      </w:r>
      <w:proofErr w:type="spellEnd"/>
      <w:r>
        <w:t xml:space="preserve"> AM, </w:t>
      </w:r>
      <w:proofErr w:type="spellStart"/>
      <w:r>
        <w:t>Bezayiff</w:t>
      </w:r>
      <w:proofErr w:type="spellEnd"/>
      <w:r>
        <w:t xml:space="preserve"> N, </w:t>
      </w:r>
      <w:proofErr w:type="spellStart"/>
      <w:r>
        <w:t>Chichilnisky</w:t>
      </w:r>
      <w:proofErr w:type="spellEnd"/>
      <w:r>
        <w:t xml:space="preserve"> EJ, Cunningham W, </w:t>
      </w:r>
      <w:proofErr w:type="spellStart"/>
      <w:r>
        <w:t>Dabrowski</w:t>
      </w:r>
      <w:proofErr w:type="spellEnd"/>
      <w:r>
        <w:t xml:space="preserve"> W, </w:t>
      </w:r>
      <w:proofErr w:type="spellStart"/>
      <w:r>
        <w:t>Grillo</w:t>
      </w:r>
      <w:proofErr w:type="spellEnd"/>
      <w:r>
        <w:t xml:space="preserve"> AA, et al. What does the eye tell the brain</w:t>
      </w:r>
      <w:proofErr w:type="gramStart"/>
      <w:r>
        <w:t>?:</w:t>
      </w:r>
      <w:proofErr w:type="gramEnd"/>
      <w:r>
        <w:t xml:space="preserve"> Development of a system for the large-scale recording of retinal output activity. IEEE Trans </w:t>
      </w:r>
      <w:proofErr w:type="spellStart"/>
      <w:r>
        <w:t>Nucl</w:t>
      </w:r>
      <w:proofErr w:type="spellEnd"/>
      <w:r>
        <w:t xml:space="preserve"> Sci. 2004 Aug</w:t>
      </w:r>
      <w:proofErr w:type="gramStart"/>
      <w:r>
        <w:t>;51</w:t>
      </w:r>
      <w:proofErr w:type="gramEnd"/>
      <w:r>
        <w:t xml:space="preserve">(4):1434–40. </w:t>
      </w:r>
    </w:p>
    <w:p w14:paraId="5B2548DE" w14:textId="77777777" w:rsidR="00456DBD" w:rsidRDefault="00456DBD" w:rsidP="00456DBD">
      <w:pPr>
        <w:pStyle w:val="Bibliography"/>
      </w:pPr>
      <w:r>
        <w:t>42.</w:t>
      </w:r>
      <w:r>
        <w:tab/>
      </w:r>
      <w:proofErr w:type="spellStart"/>
      <w:r>
        <w:t>Hulata</w:t>
      </w:r>
      <w:proofErr w:type="spellEnd"/>
      <w:r>
        <w:t xml:space="preserve"> E, </w:t>
      </w:r>
      <w:proofErr w:type="spellStart"/>
      <w:r>
        <w:t>Segev</w:t>
      </w:r>
      <w:proofErr w:type="spellEnd"/>
      <w:r>
        <w:t xml:space="preserve"> R, Ben-Jacob E. A method for spike sorting and detection based on wavelet packets and Shannon’s mutual information. J </w:t>
      </w:r>
      <w:proofErr w:type="spellStart"/>
      <w:r>
        <w:t>Neurosci</w:t>
      </w:r>
      <w:proofErr w:type="spellEnd"/>
      <w:r>
        <w:t xml:space="preserve"> Methods. 2002 May 30</w:t>
      </w:r>
      <w:proofErr w:type="gramStart"/>
      <w:r>
        <w:t>;117</w:t>
      </w:r>
      <w:proofErr w:type="gramEnd"/>
      <w:r>
        <w:t xml:space="preserve">(1):1–12. </w:t>
      </w:r>
    </w:p>
    <w:p w14:paraId="406962D0" w14:textId="77777777" w:rsidR="00456DBD" w:rsidRDefault="00456DBD" w:rsidP="00456DBD">
      <w:pPr>
        <w:pStyle w:val="Bibliography"/>
      </w:pPr>
      <w:r>
        <w:t>43.</w:t>
      </w:r>
      <w:r>
        <w:tab/>
        <w:t xml:space="preserve">Chung JE, </w:t>
      </w:r>
      <w:proofErr w:type="spellStart"/>
      <w:r>
        <w:t>Magland</w:t>
      </w:r>
      <w:proofErr w:type="spellEnd"/>
      <w:r>
        <w:t xml:space="preserve"> JF, Barnett AH, </w:t>
      </w:r>
      <w:proofErr w:type="spellStart"/>
      <w:r>
        <w:t>Tolosa</w:t>
      </w:r>
      <w:proofErr w:type="spellEnd"/>
      <w:r>
        <w:t xml:space="preserve"> VM, </w:t>
      </w:r>
      <w:proofErr w:type="spellStart"/>
      <w:r>
        <w:t>Tooker</w:t>
      </w:r>
      <w:proofErr w:type="spellEnd"/>
      <w:r>
        <w:t xml:space="preserve"> AC, Lee KY, et al. A fully automated approach to spike sorting. Neuron. 2017 Sep 13</w:t>
      </w:r>
      <w:proofErr w:type="gramStart"/>
      <w:r>
        <w:t>;95</w:t>
      </w:r>
      <w:proofErr w:type="gramEnd"/>
      <w:r>
        <w:t xml:space="preserve">(6):1381-1394.e6. </w:t>
      </w:r>
    </w:p>
    <w:p w14:paraId="26008A33" w14:textId="77777777" w:rsidR="00456DBD" w:rsidRDefault="00456DBD" w:rsidP="00456DBD">
      <w:pPr>
        <w:pStyle w:val="Bibliography"/>
      </w:pPr>
      <w:r>
        <w:t>44.</w:t>
      </w:r>
      <w:r>
        <w:tab/>
      </w:r>
      <w:proofErr w:type="spellStart"/>
      <w:r>
        <w:t>Ebbesen</w:t>
      </w:r>
      <w:proofErr w:type="spellEnd"/>
      <w:r>
        <w:t xml:space="preserve"> CL, </w:t>
      </w:r>
      <w:proofErr w:type="spellStart"/>
      <w:r>
        <w:t>Reifenstein</w:t>
      </w:r>
      <w:proofErr w:type="spellEnd"/>
      <w:r>
        <w:t xml:space="preserve"> ET, Tang Q, </w:t>
      </w:r>
      <w:proofErr w:type="spellStart"/>
      <w:r>
        <w:t>Burgalossi</w:t>
      </w:r>
      <w:proofErr w:type="spellEnd"/>
      <w:r>
        <w:t xml:space="preserve"> A, Ray S, Schreiber S, et al. Cell Type-Specific Differences in Spike Timing and Spike Shape in the Rat </w:t>
      </w:r>
      <w:proofErr w:type="spellStart"/>
      <w:r>
        <w:t>Parasubiculum</w:t>
      </w:r>
      <w:proofErr w:type="spellEnd"/>
      <w:r>
        <w:t xml:space="preserve"> and Superficial Medial Entorhinal Cortex. Cell Rep. 2016 Jul 14</w:t>
      </w:r>
      <w:proofErr w:type="gramStart"/>
      <w:r>
        <w:t>;16</w:t>
      </w:r>
      <w:proofErr w:type="gramEnd"/>
      <w:r>
        <w:t xml:space="preserve">(4):1005–15. </w:t>
      </w:r>
    </w:p>
    <w:p w14:paraId="7DC288B0" w14:textId="77777777" w:rsidR="00456DBD" w:rsidRDefault="00456DBD" w:rsidP="00456DBD">
      <w:pPr>
        <w:pStyle w:val="Bibliography"/>
      </w:pPr>
      <w:r>
        <w:t>45.</w:t>
      </w:r>
      <w:r>
        <w:tab/>
      </w:r>
      <w:proofErr w:type="spellStart"/>
      <w:r>
        <w:t>Adamos</w:t>
      </w:r>
      <w:proofErr w:type="spellEnd"/>
      <w:r>
        <w:t xml:space="preserve"> DA, </w:t>
      </w:r>
      <w:proofErr w:type="spellStart"/>
      <w:r>
        <w:t>Kosmidis</w:t>
      </w:r>
      <w:proofErr w:type="spellEnd"/>
      <w:r>
        <w:t xml:space="preserve"> EK, </w:t>
      </w:r>
      <w:proofErr w:type="spellStart"/>
      <w:r>
        <w:t>Theophilidis</w:t>
      </w:r>
      <w:proofErr w:type="spellEnd"/>
      <w:r>
        <w:t xml:space="preserve"> G. Performance evaluation of PCA-based spike sorting algorithms. </w:t>
      </w:r>
      <w:proofErr w:type="spellStart"/>
      <w:r>
        <w:t>Comput</w:t>
      </w:r>
      <w:proofErr w:type="spellEnd"/>
      <w:r>
        <w:t xml:space="preserve"> Methods Programs Biomed. 2008 Sep 1</w:t>
      </w:r>
      <w:proofErr w:type="gramStart"/>
      <w:r>
        <w:t>;91</w:t>
      </w:r>
      <w:proofErr w:type="gramEnd"/>
      <w:r>
        <w:t xml:space="preserve">(3):232–44. </w:t>
      </w:r>
    </w:p>
    <w:p w14:paraId="2B02B0B0" w14:textId="77777777" w:rsidR="00456DBD" w:rsidRDefault="00456DBD" w:rsidP="00456DBD">
      <w:pPr>
        <w:pStyle w:val="Bibliography"/>
      </w:pPr>
      <w:r>
        <w:lastRenderedPageBreak/>
        <w:t>46.</w:t>
      </w:r>
      <w:r>
        <w:tab/>
        <w:t xml:space="preserve">Mishra S, Sarkar U, </w:t>
      </w:r>
      <w:proofErr w:type="spellStart"/>
      <w:r>
        <w:t>Taraphder</w:t>
      </w:r>
      <w:proofErr w:type="spellEnd"/>
      <w:r>
        <w:t xml:space="preserve"> S, </w:t>
      </w:r>
      <w:proofErr w:type="spellStart"/>
      <w:r>
        <w:t>Datta</w:t>
      </w:r>
      <w:proofErr w:type="spellEnd"/>
      <w:r>
        <w:t xml:space="preserve"> S, Swain D, </w:t>
      </w:r>
      <w:proofErr w:type="spellStart"/>
      <w:r>
        <w:t>Saikhom</w:t>
      </w:r>
      <w:proofErr w:type="spellEnd"/>
      <w:r>
        <w:t xml:space="preserve"> R, et al. Principal Component Analysis. </w:t>
      </w:r>
      <w:proofErr w:type="spellStart"/>
      <w:r>
        <w:t>Int</w:t>
      </w:r>
      <w:proofErr w:type="spellEnd"/>
      <w:r>
        <w:t xml:space="preserve"> J </w:t>
      </w:r>
      <w:proofErr w:type="spellStart"/>
      <w:r>
        <w:t>Livest</w:t>
      </w:r>
      <w:proofErr w:type="spellEnd"/>
      <w:r>
        <w:t xml:space="preserve"> Res. 2017 Jan 1</w:t>
      </w:r>
      <w:proofErr w:type="gramStart"/>
      <w:r>
        <w:t>;1</w:t>
      </w:r>
      <w:proofErr w:type="gramEnd"/>
      <w:r>
        <w:t xml:space="preserve">. </w:t>
      </w:r>
    </w:p>
    <w:p w14:paraId="21412762" w14:textId="77777777" w:rsidR="00456DBD" w:rsidRDefault="00456DBD" w:rsidP="00456DBD">
      <w:pPr>
        <w:pStyle w:val="Bibliography"/>
      </w:pPr>
      <w:r>
        <w:t>47.</w:t>
      </w:r>
      <w:r>
        <w:tab/>
      </w:r>
      <w:proofErr w:type="spellStart"/>
      <w:r>
        <w:t>Toosi</w:t>
      </w:r>
      <w:proofErr w:type="spellEnd"/>
      <w:r>
        <w:t xml:space="preserve"> R, </w:t>
      </w:r>
      <w:proofErr w:type="spellStart"/>
      <w:r>
        <w:t>Akhaee</w:t>
      </w:r>
      <w:proofErr w:type="spellEnd"/>
      <w:r>
        <w:t xml:space="preserve"> MA, </w:t>
      </w:r>
      <w:proofErr w:type="spellStart"/>
      <w:r>
        <w:t>Dehaqani</w:t>
      </w:r>
      <w:proofErr w:type="spellEnd"/>
      <w:r>
        <w:t xml:space="preserve"> MRA. An automatic spike sorting algorithm based on adaptive spike detection and a mixture of skew-t distributions. </w:t>
      </w:r>
      <w:proofErr w:type="spellStart"/>
      <w:r>
        <w:t>Sci</w:t>
      </w:r>
      <w:proofErr w:type="spellEnd"/>
      <w:r>
        <w:t xml:space="preserve"> Rep. 2021 Jul 6</w:t>
      </w:r>
      <w:proofErr w:type="gramStart"/>
      <w:r>
        <w:t>;11</w:t>
      </w:r>
      <w:proofErr w:type="gramEnd"/>
      <w:r>
        <w:t xml:space="preserve">(1):13925. </w:t>
      </w:r>
    </w:p>
    <w:p w14:paraId="5B908D1A" w14:textId="77777777" w:rsidR="00456DBD" w:rsidRDefault="00456DBD" w:rsidP="00456DBD">
      <w:pPr>
        <w:pStyle w:val="Bibliography"/>
      </w:pPr>
      <w:r>
        <w:t>48.</w:t>
      </w:r>
      <w:r>
        <w:tab/>
        <w:t xml:space="preserve">Glaser EM, Marks WB. ON-LINE SEPARATION OF INTERLEAVED NEURONAL PULSE SEQUENCES. In: </w:t>
      </w:r>
      <w:proofErr w:type="spellStart"/>
      <w:r>
        <w:t>Enslein</w:t>
      </w:r>
      <w:proofErr w:type="spellEnd"/>
      <w:r>
        <w:t xml:space="preserve"> K, editor. Data Acquisition and Processing in Biology and Medicine [Internet]. </w:t>
      </w:r>
      <w:proofErr w:type="spellStart"/>
      <w:r>
        <w:t>Pergamon</w:t>
      </w:r>
      <w:proofErr w:type="spellEnd"/>
      <w:r>
        <w:t>; 1968 [cited 2022 Aug 11]. p. 137–56. Available from: https://www.sciencedirect.com/science/article/pii/B9780080035437500124</w:t>
      </w:r>
    </w:p>
    <w:p w14:paraId="5382089E" w14:textId="77777777" w:rsidR="00456DBD" w:rsidRDefault="00456DBD" w:rsidP="00456DBD">
      <w:pPr>
        <w:pStyle w:val="Bibliography"/>
      </w:pPr>
      <w:r>
        <w:t>49.</w:t>
      </w:r>
      <w:r>
        <w:tab/>
        <w:t xml:space="preserve">Abeles M, Goldstein MH. </w:t>
      </w:r>
      <w:proofErr w:type="spellStart"/>
      <w:r>
        <w:t>Multispike</w:t>
      </w:r>
      <w:proofErr w:type="spellEnd"/>
      <w:r>
        <w:t xml:space="preserve"> train analysis. </w:t>
      </w:r>
      <w:proofErr w:type="spellStart"/>
      <w:r>
        <w:t>Proc</w:t>
      </w:r>
      <w:proofErr w:type="spellEnd"/>
      <w:r>
        <w:t xml:space="preserve"> IEEE. 1977 May</w:t>
      </w:r>
      <w:proofErr w:type="gramStart"/>
      <w:r>
        <w:t>;65</w:t>
      </w:r>
      <w:proofErr w:type="gramEnd"/>
      <w:r>
        <w:t xml:space="preserve">(5):762–73. </w:t>
      </w:r>
    </w:p>
    <w:p w14:paraId="3E917E00" w14:textId="77777777" w:rsidR="00456DBD" w:rsidRDefault="00456DBD" w:rsidP="00456DBD">
      <w:pPr>
        <w:pStyle w:val="Bibliography"/>
      </w:pPr>
      <w:r>
        <w:t>50.</w:t>
      </w:r>
      <w:r>
        <w:tab/>
      </w:r>
      <w:proofErr w:type="spellStart"/>
      <w:r>
        <w:t>Hyvärinen</w:t>
      </w:r>
      <w:proofErr w:type="spellEnd"/>
      <w:r>
        <w:t xml:space="preserve"> A. Independent component analysis: recent advances. </w:t>
      </w:r>
      <w:proofErr w:type="spellStart"/>
      <w:r>
        <w:t>Philos</w:t>
      </w:r>
      <w:proofErr w:type="spellEnd"/>
      <w:r>
        <w:t xml:space="preserve"> Transact A Math </w:t>
      </w:r>
      <w:proofErr w:type="spellStart"/>
      <w:r>
        <w:t>Phys</w:t>
      </w:r>
      <w:proofErr w:type="spellEnd"/>
      <w:r>
        <w:t xml:space="preserve"> </w:t>
      </w:r>
      <w:proofErr w:type="spellStart"/>
      <w:r>
        <w:t>Eng</w:t>
      </w:r>
      <w:proofErr w:type="spellEnd"/>
      <w:r>
        <w:t xml:space="preserve"> Sci. 2013 Feb 13</w:t>
      </w:r>
      <w:proofErr w:type="gramStart"/>
      <w:r>
        <w:t>;371</w:t>
      </w:r>
      <w:proofErr w:type="gramEnd"/>
      <w:r>
        <w:t xml:space="preserve">(1984):20110534. </w:t>
      </w:r>
    </w:p>
    <w:p w14:paraId="6E9B8F5A" w14:textId="77777777" w:rsidR="00456DBD" w:rsidRDefault="00456DBD" w:rsidP="00456DBD">
      <w:pPr>
        <w:pStyle w:val="Bibliography"/>
      </w:pPr>
      <w:r>
        <w:t>51.</w:t>
      </w:r>
      <w:r>
        <w:tab/>
      </w:r>
      <w:proofErr w:type="spellStart"/>
      <w:r>
        <w:t>Tiganj</w:t>
      </w:r>
      <w:proofErr w:type="spellEnd"/>
      <w:r>
        <w:t xml:space="preserve"> Z, </w:t>
      </w:r>
      <w:proofErr w:type="spellStart"/>
      <w:r>
        <w:t>Mboup</w:t>
      </w:r>
      <w:proofErr w:type="spellEnd"/>
      <w:r>
        <w:t xml:space="preserve"> M. Neural spike sorting using iterative ICA and a deflation-based approach. J Neural Eng. 2012 Dec</w:t>
      </w:r>
      <w:proofErr w:type="gramStart"/>
      <w:r>
        <w:t>;9</w:t>
      </w:r>
      <w:proofErr w:type="gramEnd"/>
      <w:r>
        <w:t xml:space="preserve">(6):066002. </w:t>
      </w:r>
    </w:p>
    <w:p w14:paraId="60D7693A" w14:textId="77777777" w:rsidR="00456DBD" w:rsidRDefault="00456DBD" w:rsidP="00456DBD">
      <w:pPr>
        <w:pStyle w:val="Bibliography"/>
      </w:pPr>
      <w:r>
        <w:t>52.</w:t>
      </w:r>
      <w:r>
        <w:tab/>
        <w:t xml:space="preserve">Lopes MV, </w:t>
      </w:r>
      <w:proofErr w:type="spellStart"/>
      <w:r>
        <w:t>Aguiar</w:t>
      </w:r>
      <w:proofErr w:type="spellEnd"/>
      <w:r>
        <w:t xml:space="preserve"> E, Santana E, Santana E, </w:t>
      </w:r>
      <w:proofErr w:type="gramStart"/>
      <w:r>
        <w:t>Barros</w:t>
      </w:r>
      <w:proofErr w:type="gramEnd"/>
      <w:r>
        <w:t xml:space="preserve"> AK. ICA feature extraction for spike sorting of single-channel records. In: 2013 ISSNIP </w:t>
      </w:r>
      <w:proofErr w:type="spellStart"/>
      <w:r>
        <w:t>Biosignals</w:t>
      </w:r>
      <w:proofErr w:type="spellEnd"/>
      <w:r>
        <w:t xml:space="preserve"> and </w:t>
      </w:r>
      <w:proofErr w:type="spellStart"/>
      <w:r>
        <w:t>Biorobotics</w:t>
      </w:r>
      <w:proofErr w:type="spellEnd"/>
      <w:r>
        <w:t xml:space="preserve"> Conference: </w:t>
      </w:r>
      <w:proofErr w:type="spellStart"/>
      <w:r>
        <w:t>Biosignals</w:t>
      </w:r>
      <w:proofErr w:type="spellEnd"/>
      <w:r>
        <w:t xml:space="preserve"> and Robotics for Better and Safer Living (BRC). 2013. p. 1–5. </w:t>
      </w:r>
    </w:p>
    <w:p w14:paraId="42ECC7E3" w14:textId="77777777" w:rsidR="00456DBD" w:rsidRDefault="00456DBD" w:rsidP="00456DBD">
      <w:pPr>
        <w:pStyle w:val="Bibliography"/>
      </w:pPr>
      <w:r>
        <w:t>53.</w:t>
      </w:r>
      <w:r>
        <w:tab/>
      </w:r>
      <w:proofErr w:type="spellStart"/>
      <w:r>
        <w:t>Tenenbaum</w:t>
      </w:r>
      <w:proofErr w:type="spellEnd"/>
      <w:r>
        <w:t xml:space="preserve"> JB, de Silva V, Langford JC. A global geometric framework for nonlinear dimensionality reduction. Science. 2000 Dec 22</w:t>
      </w:r>
      <w:proofErr w:type="gramStart"/>
      <w:r>
        <w:t>;290</w:t>
      </w:r>
      <w:proofErr w:type="gramEnd"/>
      <w:r>
        <w:t xml:space="preserve">(5500):2319–23. </w:t>
      </w:r>
    </w:p>
    <w:p w14:paraId="10BD25EF" w14:textId="77777777" w:rsidR="00456DBD" w:rsidRDefault="00456DBD" w:rsidP="00456DBD">
      <w:pPr>
        <w:pStyle w:val="Bibliography"/>
      </w:pPr>
      <w:r>
        <w:t>54.</w:t>
      </w:r>
      <w:r>
        <w:tab/>
        <w:t xml:space="preserve">Zhou H, Wang F, Tao P. t-Distributed Stochastic Neighbor Embedding Method with the Least Information Loss for Macromolecular Simulations. J </w:t>
      </w:r>
      <w:proofErr w:type="spellStart"/>
      <w:r>
        <w:t>Chem</w:t>
      </w:r>
      <w:proofErr w:type="spellEnd"/>
      <w:r>
        <w:t xml:space="preserve"> Theory </w:t>
      </w:r>
      <w:proofErr w:type="spellStart"/>
      <w:r>
        <w:t>Comput</w:t>
      </w:r>
      <w:proofErr w:type="spellEnd"/>
      <w:r>
        <w:t>. 2018 Nov 13</w:t>
      </w:r>
      <w:proofErr w:type="gramStart"/>
      <w:r>
        <w:t>;14</w:t>
      </w:r>
      <w:proofErr w:type="gramEnd"/>
      <w:r>
        <w:t xml:space="preserve">(11):5499–510. </w:t>
      </w:r>
    </w:p>
    <w:p w14:paraId="43650CD4" w14:textId="77777777" w:rsidR="00456DBD" w:rsidRDefault="00456DBD" w:rsidP="00456DBD">
      <w:pPr>
        <w:pStyle w:val="Bibliography"/>
      </w:pPr>
      <w:r>
        <w:t>55.</w:t>
      </w:r>
      <w:r>
        <w:tab/>
      </w:r>
      <w:proofErr w:type="spellStart"/>
      <w:r>
        <w:t>MacQueen</w:t>
      </w:r>
      <w:proofErr w:type="spellEnd"/>
      <w:r>
        <w:t xml:space="preserve"> J. Some methods for classification and analysis of multivariate observations. </w:t>
      </w:r>
      <w:proofErr w:type="spellStart"/>
      <w:r>
        <w:t>Proc</w:t>
      </w:r>
      <w:proofErr w:type="spellEnd"/>
      <w:r>
        <w:t xml:space="preserve"> Fifth Berkeley </w:t>
      </w:r>
      <w:proofErr w:type="spellStart"/>
      <w:r>
        <w:t>Symp</w:t>
      </w:r>
      <w:proofErr w:type="spellEnd"/>
      <w:r>
        <w:t xml:space="preserve"> Math Stat </w:t>
      </w:r>
      <w:proofErr w:type="spellStart"/>
      <w:r>
        <w:t>Probab</w:t>
      </w:r>
      <w:proofErr w:type="spellEnd"/>
      <w:r>
        <w:t xml:space="preserve"> Vol 1 Stat. 1967 Jan 1</w:t>
      </w:r>
      <w:proofErr w:type="gramStart"/>
      <w:r>
        <w:t>;5.1:281</w:t>
      </w:r>
      <w:proofErr w:type="gramEnd"/>
      <w:r>
        <w:t xml:space="preserve">–98. </w:t>
      </w:r>
    </w:p>
    <w:p w14:paraId="16A9F40A" w14:textId="77777777" w:rsidR="00456DBD" w:rsidRDefault="00456DBD" w:rsidP="00456DBD">
      <w:pPr>
        <w:pStyle w:val="Bibliography"/>
      </w:pPr>
      <w:r>
        <w:t>56.</w:t>
      </w:r>
      <w:r>
        <w:tab/>
      </w:r>
      <w:proofErr w:type="spellStart"/>
      <w:r>
        <w:t>Leiber</w:t>
      </w:r>
      <w:proofErr w:type="spellEnd"/>
      <w:r>
        <w:t xml:space="preserve"> C, </w:t>
      </w:r>
      <w:proofErr w:type="spellStart"/>
      <w:r>
        <w:t>Miklautz</w:t>
      </w:r>
      <w:proofErr w:type="spellEnd"/>
      <w:r>
        <w:t xml:space="preserve"> L, Plant C, </w:t>
      </w:r>
      <w:proofErr w:type="spellStart"/>
      <w:r>
        <w:t>Böhm</w:t>
      </w:r>
      <w:proofErr w:type="spellEnd"/>
      <w:r>
        <w:t xml:space="preserve"> C. Benchmarking Deep Clustering Algorithms </w:t>
      </w:r>
      <w:proofErr w:type="gramStart"/>
      <w:r>
        <w:t>With</w:t>
      </w:r>
      <w:proofErr w:type="gramEnd"/>
      <w:r>
        <w:t xml:space="preserve"> </w:t>
      </w:r>
      <w:proofErr w:type="spellStart"/>
      <w:r>
        <w:t>ClustPy</w:t>
      </w:r>
      <w:proofErr w:type="spellEnd"/>
      <w:r>
        <w:t>. In: 2023 IEEE International Conference on Data Mining Workshops (ICDMW) [Internet]. 2023 [cited 2025 Feb 10]. p. 625–32. Available from: https://ieeexplore.ieee.org/document/10411702</w:t>
      </w:r>
    </w:p>
    <w:p w14:paraId="1103E101" w14:textId="77777777" w:rsidR="00456DBD" w:rsidRDefault="00456DBD" w:rsidP="00456DBD">
      <w:pPr>
        <w:pStyle w:val="Bibliography"/>
      </w:pPr>
      <w:r>
        <w:t>57.</w:t>
      </w:r>
      <w:r>
        <w:tab/>
      </w:r>
      <w:proofErr w:type="spellStart"/>
      <w:r>
        <w:t>Bengio</w:t>
      </w:r>
      <w:proofErr w:type="spellEnd"/>
      <w:r>
        <w:t xml:space="preserve"> Y, </w:t>
      </w:r>
      <w:proofErr w:type="spellStart"/>
      <w:r>
        <w:t>Lamblin</w:t>
      </w:r>
      <w:proofErr w:type="spellEnd"/>
      <w:r>
        <w:t xml:space="preserve"> P, </w:t>
      </w:r>
      <w:proofErr w:type="spellStart"/>
      <w:r>
        <w:t>Popovici</w:t>
      </w:r>
      <w:proofErr w:type="spellEnd"/>
      <w:r>
        <w:t xml:space="preserve"> D, </w:t>
      </w:r>
      <w:proofErr w:type="spellStart"/>
      <w:r>
        <w:t>Larochelle</w:t>
      </w:r>
      <w:proofErr w:type="spellEnd"/>
      <w:r>
        <w:t xml:space="preserve"> H, Montreal U. Greedy layer-wise training of deep networks. Vol. 19, Advances in Neural Information Processing Systems. 2007. </w:t>
      </w:r>
    </w:p>
    <w:p w14:paraId="5CDB8DC5" w14:textId="77777777" w:rsidR="00456DBD" w:rsidRDefault="00456DBD" w:rsidP="00456DBD">
      <w:pPr>
        <w:pStyle w:val="Bibliography"/>
      </w:pPr>
      <w:r>
        <w:t>58.</w:t>
      </w:r>
      <w:r>
        <w:tab/>
      </w:r>
      <w:proofErr w:type="spellStart"/>
      <w:r>
        <w:t>Xie</w:t>
      </w:r>
      <w:proofErr w:type="spellEnd"/>
      <w:r>
        <w:t xml:space="preserve"> J, </w:t>
      </w:r>
      <w:proofErr w:type="spellStart"/>
      <w:r>
        <w:t>Girshick</w:t>
      </w:r>
      <w:proofErr w:type="spellEnd"/>
      <w:r>
        <w:t xml:space="preserve"> R, </w:t>
      </w:r>
      <w:proofErr w:type="spellStart"/>
      <w:r>
        <w:t>Farhadi</w:t>
      </w:r>
      <w:proofErr w:type="spellEnd"/>
      <w:r>
        <w:t xml:space="preserve"> A. Unsupervised deep embedding for clustering analysis. In: Proceedings of the 33rd International Conference on International Conference on Machine Learning - Volume 48. New York, NY, USA: JMLR.org; 2016. p. 478–87. (ICML’16). </w:t>
      </w:r>
    </w:p>
    <w:p w14:paraId="6DDAB76C" w14:textId="77777777" w:rsidR="00456DBD" w:rsidRDefault="00456DBD" w:rsidP="00456DBD">
      <w:pPr>
        <w:pStyle w:val="Bibliography"/>
      </w:pPr>
      <w:r>
        <w:t>59.</w:t>
      </w:r>
      <w:r>
        <w:tab/>
        <w:t xml:space="preserve">Jiang Z, Zheng Y, Tan H, Tang B, Zhou H. </w:t>
      </w:r>
      <w:proofErr w:type="spellStart"/>
      <w:r>
        <w:t>Variational</w:t>
      </w:r>
      <w:proofErr w:type="spellEnd"/>
      <w:r>
        <w:t xml:space="preserve"> Deep Embedding: An Unsupervised and Generative Approach to Clustering. 2017</w:t>
      </w:r>
      <w:proofErr w:type="gramStart"/>
      <w:r>
        <w:t>;1965</w:t>
      </w:r>
      <w:proofErr w:type="gramEnd"/>
      <w:r>
        <w:t xml:space="preserve">–72. </w:t>
      </w:r>
    </w:p>
    <w:p w14:paraId="7ABBA9E9" w14:textId="77777777" w:rsidR="00456DBD" w:rsidRDefault="00456DBD" w:rsidP="00456DBD">
      <w:pPr>
        <w:pStyle w:val="Bibliography"/>
      </w:pPr>
      <w:r>
        <w:lastRenderedPageBreak/>
        <w:t>60.</w:t>
      </w:r>
      <w:r>
        <w:tab/>
      </w:r>
      <w:proofErr w:type="spellStart"/>
      <w:r>
        <w:t>McConville</w:t>
      </w:r>
      <w:proofErr w:type="spellEnd"/>
      <w:r>
        <w:t xml:space="preserve"> R, Santos-Rodríguez R, </w:t>
      </w:r>
      <w:proofErr w:type="spellStart"/>
      <w:r>
        <w:t>Piechocki</w:t>
      </w:r>
      <w:proofErr w:type="spellEnd"/>
      <w:r>
        <w:t xml:space="preserve"> RJ, Craddock I. N2D: (Not Too) Deep Clustering via Clustering the Local Manifold of an </w:t>
      </w:r>
      <w:proofErr w:type="spellStart"/>
      <w:r>
        <w:t>Autoencoded</w:t>
      </w:r>
      <w:proofErr w:type="spellEnd"/>
      <w:r>
        <w:t xml:space="preserve"> Embedding. In: 2020 25th International Conference on Pattern Recognition (ICPR) [Internet]. 2021 [cited 2025 Feb 10]. p. 5145–52. Available from: https://ieeexplore.ieee.org/document/9413131</w:t>
      </w:r>
    </w:p>
    <w:p w14:paraId="0C723D45" w14:textId="77777777" w:rsidR="00456DBD" w:rsidRDefault="00456DBD" w:rsidP="00456DBD">
      <w:pPr>
        <w:pStyle w:val="Bibliography"/>
      </w:pPr>
      <w:r>
        <w:t>61.</w:t>
      </w:r>
      <w:r>
        <w:tab/>
      </w:r>
      <w:proofErr w:type="spellStart"/>
      <w:r>
        <w:t>Rendón</w:t>
      </w:r>
      <w:proofErr w:type="spellEnd"/>
      <w:r>
        <w:t xml:space="preserve"> E, </w:t>
      </w:r>
      <w:proofErr w:type="spellStart"/>
      <w:r>
        <w:t>Abundez</w:t>
      </w:r>
      <w:proofErr w:type="spellEnd"/>
      <w:r>
        <w:t xml:space="preserve"> I, </w:t>
      </w:r>
      <w:proofErr w:type="spellStart"/>
      <w:r>
        <w:t>Arizmendi</w:t>
      </w:r>
      <w:proofErr w:type="spellEnd"/>
      <w:r>
        <w:t xml:space="preserve"> A, Quiroz EM. Internal versus External cluster validation indexes. 2011</w:t>
      </w:r>
      <w:proofErr w:type="gramStart"/>
      <w:r>
        <w:t>;5</w:t>
      </w:r>
      <w:proofErr w:type="gramEnd"/>
      <w:r>
        <w:t xml:space="preserve">(1):8. </w:t>
      </w:r>
    </w:p>
    <w:p w14:paraId="15A529A8" w14:textId="77777777" w:rsidR="00456DBD" w:rsidRDefault="00456DBD" w:rsidP="00456DBD">
      <w:pPr>
        <w:pStyle w:val="Bibliography"/>
      </w:pPr>
      <w:r>
        <w:t>62.</w:t>
      </w:r>
      <w:r>
        <w:tab/>
      </w:r>
      <w:proofErr w:type="spellStart"/>
      <w:r>
        <w:t>Veerabhadrappa</w:t>
      </w:r>
      <w:proofErr w:type="spellEnd"/>
      <w:r>
        <w:t xml:space="preserve"> R, </w:t>
      </w:r>
      <w:proofErr w:type="spellStart"/>
      <w:r>
        <w:t>Ul</w:t>
      </w:r>
      <w:proofErr w:type="spellEnd"/>
      <w:r>
        <w:t xml:space="preserve"> Hassan M, Zhang J, Bhatti A. Compatibility Evaluation of Clustering Algorithms for Contemporary Extracellular Neural Spike Sorting. Front </w:t>
      </w:r>
      <w:proofErr w:type="spellStart"/>
      <w:r>
        <w:t>Syst</w:t>
      </w:r>
      <w:proofErr w:type="spellEnd"/>
      <w:r>
        <w:t xml:space="preserve"> </w:t>
      </w:r>
      <w:proofErr w:type="spellStart"/>
      <w:r>
        <w:t>Neurosci</w:t>
      </w:r>
      <w:proofErr w:type="spellEnd"/>
      <w:r>
        <w:t xml:space="preserve"> [Internet]. 2020 [cited 2022 Jul 18]</w:t>
      </w:r>
      <w:proofErr w:type="gramStart"/>
      <w:r>
        <w:t>;14</w:t>
      </w:r>
      <w:proofErr w:type="gramEnd"/>
      <w:r>
        <w:t>. Available from: https://www.frontiersin.org/articles/10.3389/fnsys.2020.00034</w:t>
      </w:r>
    </w:p>
    <w:p w14:paraId="7C3BBE3C" w14:textId="77777777" w:rsidR="00456DBD" w:rsidRDefault="00456DBD" w:rsidP="00456DBD">
      <w:pPr>
        <w:pStyle w:val="Bibliography"/>
      </w:pPr>
      <w:r>
        <w:t>63.</w:t>
      </w:r>
      <w:r>
        <w:tab/>
      </w:r>
      <w:proofErr w:type="spellStart"/>
      <w:r>
        <w:t>Salganicoff</w:t>
      </w:r>
      <w:proofErr w:type="spellEnd"/>
      <w:r>
        <w:t xml:space="preserve"> M, </w:t>
      </w:r>
      <w:proofErr w:type="spellStart"/>
      <w:r>
        <w:t>Sarna</w:t>
      </w:r>
      <w:proofErr w:type="spellEnd"/>
      <w:r>
        <w:t xml:space="preserve"> M, Sax L, Gerstein GL. Unsupervised waveform classification for multi-neuron recordings: a real-time, software-based system. I. Algorithms and implementation. J </w:t>
      </w:r>
      <w:proofErr w:type="spellStart"/>
      <w:r>
        <w:t>Neurosci</w:t>
      </w:r>
      <w:proofErr w:type="spellEnd"/>
      <w:r>
        <w:t xml:space="preserve"> Methods. 1988 Oct</w:t>
      </w:r>
      <w:proofErr w:type="gramStart"/>
      <w:r>
        <w:t>;25</w:t>
      </w:r>
      <w:proofErr w:type="gramEnd"/>
      <w:r>
        <w:t xml:space="preserve">(3):181–7. </w:t>
      </w:r>
    </w:p>
    <w:p w14:paraId="1AFE0A72" w14:textId="77777777" w:rsidR="00456DBD" w:rsidRDefault="00456DBD" w:rsidP="00456DBD">
      <w:pPr>
        <w:pStyle w:val="Bibliography"/>
      </w:pPr>
      <w:r>
        <w:t>64.</w:t>
      </w:r>
      <w:r>
        <w:tab/>
        <w:t>Caro-Martín CR, Delgado-</w:t>
      </w:r>
      <w:proofErr w:type="spellStart"/>
      <w:r>
        <w:t>García</w:t>
      </w:r>
      <w:proofErr w:type="spellEnd"/>
      <w:r>
        <w:t xml:space="preserve"> JM, </w:t>
      </w:r>
      <w:proofErr w:type="spellStart"/>
      <w:r>
        <w:t>Gruart</w:t>
      </w:r>
      <w:proofErr w:type="spellEnd"/>
      <w:r>
        <w:t xml:space="preserve"> A, Sánchez-</w:t>
      </w:r>
      <w:proofErr w:type="spellStart"/>
      <w:r>
        <w:t>Campusano</w:t>
      </w:r>
      <w:proofErr w:type="spellEnd"/>
      <w:r>
        <w:t xml:space="preserve"> R. Spike sorting based on shape, phase, and distribution features, and K-TOPS clustering with validity and error indices. </w:t>
      </w:r>
      <w:proofErr w:type="spellStart"/>
      <w:r>
        <w:t>Sci</w:t>
      </w:r>
      <w:proofErr w:type="spellEnd"/>
      <w:r>
        <w:t xml:space="preserve"> Rep. 2018 Dec 12</w:t>
      </w:r>
      <w:proofErr w:type="gramStart"/>
      <w:r>
        <w:t>;8</w:t>
      </w:r>
      <w:proofErr w:type="gramEnd"/>
      <w:r>
        <w:t xml:space="preserve">(1):17796. </w:t>
      </w:r>
    </w:p>
    <w:p w14:paraId="1EE37AA1" w14:textId="77777777" w:rsidR="00456DBD" w:rsidRDefault="00456DBD" w:rsidP="00456DBD">
      <w:pPr>
        <w:pStyle w:val="Bibliography"/>
      </w:pPr>
      <w:r>
        <w:t>65.</w:t>
      </w:r>
      <w:r>
        <w:tab/>
        <w:t xml:space="preserve">Hubert L, </w:t>
      </w:r>
      <w:proofErr w:type="spellStart"/>
      <w:r>
        <w:t>Arabie</w:t>
      </w:r>
      <w:proofErr w:type="spellEnd"/>
      <w:r>
        <w:t xml:space="preserve"> P. Comparing partitions. J </w:t>
      </w:r>
      <w:proofErr w:type="spellStart"/>
      <w:r>
        <w:t>Classif</w:t>
      </w:r>
      <w:proofErr w:type="spellEnd"/>
      <w:r>
        <w:t>. 1985 Dec 1</w:t>
      </w:r>
      <w:proofErr w:type="gramStart"/>
      <w:r>
        <w:t>;2</w:t>
      </w:r>
      <w:proofErr w:type="gramEnd"/>
      <w:r>
        <w:t xml:space="preserve">(1):193–218. </w:t>
      </w:r>
    </w:p>
    <w:p w14:paraId="17E42358" w14:textId="77777777" w:rsidR="00456DBD" w:rsidRDefault="00456DBD" w:rsidP="00456DBD">
      <w:pPr>
        <w:pStyle w:val="Bibliography"/>
      </w:pPr>
      <w:r>
        <w:t>66.</w:t>
      </w:r>
      <w:r>
        <w:tab/>
      </w:r>
      <w:proofErr w:type="spellStart"/>
      <w:r>
        <w:t>Vinh</w:t>
      </w:r>
      <w:proofErr w:type="spellEnd"/>
      <w:r>
        <w:t xml:space="preserve"> NX, Epps J, Bailey J. Information Theoretic Measures for </w:t>
      </w:r>
      <w:proofErr w:type="spellStart"/>
      <w:r>
        <w:t>Clusterings</w:t>
      </w:r>
      <w:proofErr w:type="spellEnd"/>
      <w:r>
        <w:t xml:space="preserve"> Comparison: Variants, Properties, Normalization and Correction for Chance. </w:t>
      </w:r>
      <w:proofErr w:type="gramStart"/>
      <w:r>
        <w:t>:18</w:t>
      </w:r>
      <w:proofErr w:type="gramEnd"/>
      <w:r>
        <w:t xml:space="preserve">. </w:t>
      </w:r>
    </w:p>
    <w:p w14:paraId="262CAAEE" w14:textId="77777777" w:rsidR="00456DBD" w:rsidRDefault="00456DBD" w:rsidP="00456DBD">
      <w:pPr>
        <w:pStyle w:val="Bibliography"/>
      </w:pPr>
      <w:r>
        <w:t>67.</w:t>
      </w:r>
      <w:r>
        <w:tab/>
      </w:r>
      <w:proofErr w:type="spellStart"/>
      <w:r>
        <w:t>Steinley</w:t>
      </w:r>
      <w:proofErr w:type="spellEnd"/>
      <w:r>
        <w:t xml:space="preserve"> D. Properties of the Hubert-Arable Adjusted Rand Index. </w:t>
      </w:r>
      <w:proofErr w:type="spellStart"/>
      <w:r>
        <w:t>Psychol</w:t>
      </w:r>
      <w:proofErr w:type="spellEnd"/>
      <w:r>
        <w:t xml:space="preserve"> Methods. 2004</w:t>
      </w:r>
      <w:proofErr w:type="gramStart"/>
      <w:r>
        <w:t>;9</w:t>
      </w:r>
      <w:proofErr w:type="gramEnd"/>
      <w:r>
        <w:t xml:space="preserve">(3):386–96. </w:t>
      </w:r>
    </w:p>
    <w:p w14:paraId="1AA63CA3" w14:textId="77777777" w:rsidR="00456DBD" w:rsidRDefault="00456DBD" w:rsidP="00456DBD">
      <w:pPr>
        <w:pStyle w:val="Bibliography"/>
      </w:pPr>
      <w:r>
        <w:t>68.</w:t>
      </w:r>
      <w:r>
        <w:tab/>
        <w:t xml:space="preserve">Fowlkes EB, Mallows CL. A Method for Comparing Two Hierarchical </w:t>
      </w:r>
      <w:proofErr w:type="spellStart"/>
      <w:r>
        <w:t>Clusterings</w:t>
      </w:r>
      <w:proofErr w:type="spellEnd"/>
      <w:r>
        <w:t>. J Am Stat Assoc. 1983</w:t>
      </w:r>
      <w:proofErr w:type="gramStart"/>
      <w:r>
        <w:t>;78</w:t>
      </w:r>
      <w:proofErr w:type="gramEnd"/>
      <w:r>
        <w:t xml:space="preserve">(383):553–69. </w:t>
      </w:r>
    </w:p>
    <w:p w14:paraId="7670FA53" w14:textId="77777777" w:rsidR="00456DBD" w:rsidRDefault="00456DBD" w:rsidP="00456DBD">
      <w:pPr>
        <w:pStyle w:val="Bibliography"/>
      </w:pPr>
      <w:r>
        <w:t>69.</w:t>
      </w:r>
      <w:r>
        <w:tab/>
      </w:r>
      <w:proofErr w:type="spellStart"/>
      <w:r>
        <w:t>Strehl</w:t>
      </w:r>
      <w:proofErr w:type="spellEnd"/>
      <w:r>
        <w:t xml:space="preserve"> A, Ghosh J. Cluster Ensembles --- A Knowledge Reuse Framework for Combining Multiple Partitions. J Mach Learn Res. 2002</w:t>
      </w:r>
      <w:proofErr w:type="gramStart"/>
      <w:r>
        <w:t>;3</w:t>
      </w:r>
      <w:proofErr w:type="gramEnd"/>
      <w:r>
        <w:t xml:space="preserve">(Dec):583–617. </w:t>
      </w:r>
    </w:p>
    <w:p w14:paraId="67403C6F" w14:textId="77777777" w:rsidR="00456DBD" w:rsidRDefault="00456DBD" w:rsidP="00456DBD">
      <w:pPr>
        <w:pStyle w:val="Bibliography"/>
      </w:pPr>
      <w:r>
        <w:t>70.</w:t>
      </w:r>
      <w:r>
        <w:tab/>
      </w:r>
      <w:proofErr w:type="spellStart"/>
      <w:r>
        <w:t>Lazarenko</w:t>
      </w:r>
      <w:proofErr w:type="spellEnd"/>
      <w:r>
        <w:t xml:space="preserve"> D, </w:t>
      </w:r>
      <w:proofErr w:type="spellStart"/>
      <w:r>
        <w:t>Bonald</w:t>
      </w:r>
      <w:proofErr w:type="spellEnd"/>
      <w:r>
        <w:t xml:space="preserve"> T. Pairwise Adjusted Mutual Information. 2021. </w:t>
      </w:r>
    </w:p>
    <w:p w14:paraId="265B58F3" w14:textId="77777777" w:rsidR="00456DBD" w:rsidRDefault="00456DBD" w:rsidP="00456DBD">
      <w:pPr>
        <w:pStyle w:val="Bibliography"/>
      </w:pPr>
      <w:r>
        <w:t>71.</w:t>
      </w:r>
      <w:r>
        <w:tab/>
      </w:r>
      <w:proofErr w:type="spellStart"/>
      <w:r>
        <w:t>Vinh</w:t>
      </w:r>
      <w:proofErr w:type="spellEnd"/>
      <w:r>
        <w:t xml:space="preserve"> N, Epps J, Bailey J. Information theoretic measures for </w:t>
      </w:r>
      <w:proofErr w:type="spellStart"/>
      <w:r>
        <w:t>clusterings</w:t>
      </w:r>
      <w:proofErr w:type="spellEnd"/>
      <w:r>
        <w:t xml:space="preserve"> comparison: Is a correction for chance necessary? ICML. 2009. 135 p. </w:t>
      </w:r>
    </w:p>
    <w:p w14:paraId="197027F7" w14:textId="77777777" w:rsidR="00456DBD" w:rsidRDefault="00456DBD" w:rsidP="00456DBD">
      <w:pPr>
        <w:pStyle w:val="Bibliography"/>
      </w:pPr>
      <w:r>
        <w:t>72.</w:t>
      </w:r>
      <w:r>
        <w:tab/>
        <w:t xml:space="preserve">Rosenberg </w:t>
      </w:r>
      <w:proofErr w:type="gramStart"/>
      <w:r>
        <w:t>A</w:t>
      </w:r>
      <w:proofErr w:type="gramEnd"/>
      <w:r>
        <w:t xml:space="preserve">, Hirschberg J. V-Measure: A Conditional Entropy-Based External Cluster Evaluation Measure. In 2007. p. 410–20. </w:t>
      </w:r>
    </w:p>
    <w:p w14:paraId="7EB9DF5B" w14:textId="77777777" w:rsidR="00456DBD" w:rsidRDefault="00456DBD" w:rsidP="00456DBD">
      <w:pPr>
        <w:pStyle w:val="Bibliography"/>
      </w:pPr>
      <w:r>
        <w:t>73.</w:t>
      </w:r>
      <w:r>
        <w:tab/>
      </w:r>
      <w:proofErr w:type="spellStart"/>
      <w:r>
        <w:t>Caliński</w:t>
      </w:r>
      <w:proofErr w:type="spellEnd"/>
      <w:r>
        <w:t xml:space="preserve"> T, JA H. A Dendrite Method for Cluster Analysis. </w:t>
      </w:r>
      <w:proofErr w:type="spellStart"/>
      <w:r>
        <w:t>Commun</w:t>
      </w:r>
      <w:proofErr w:type="spellEnd"/>
      <w:r>
        <w:t xml:space="preserve"> Stat - Theory Methods. 1974 Jan 1</w:t>
      </w:r>
      <w:proofErr w:type="gramStart"/>
      <w:r>
        <w:t>;3:1</w:t>
      </w:r>
      <w:proofErr w:type="gramEnd"/>
      <w:r>
        <w:t xml:space="preserve">–27. </w:t>
      </w:r>
    </w:p>
    <w:p w14:paraId="3BBAA1D7" w14:textId="77777777" w:rsidR="00456DBD" w:rsidRDefault="00456DBD" w:rsidP="00456DBD">
      <w:pPr>
        <w:pStyle w:val="Bibliography"/>
      </w:pPr>
      <w:r>
        <w:t>74.</w:t>
      </w:r>
      <w:r>
        <w:tab/>
        <w:t xml:space="preserve">Davies DL, </w:t>
      </w:r>
      <w:proofErr w:type="spellStart"/>
      <w:r>
        <w:t>Bouldin</w:t>
      </w:r>
      <w:proofErr w:type="spellEnd"/>
      <w:r>
        <w:t xml:space="preserve"> DW. A Cluster Separation Measure. IEEE Trans Pattern Anal Mach </w:t>
      </w:r>
      <w:proofErr w:type="spellStart"/>
      <w:r>
        <w:t>Intell</w:t>
      </w:r>
      <w:proofErr w:type="spellEnd"/>
      <w:r>
        <w:t>. 1979 Apr</w:t>
      </w:r>
      <w:proofErr w:type="gramStart"/>
      <w:r>
        <w:t>;PAMI</w:t>
      </w:r>
      <w:proofErr w:type="gramEnd"/>
      <w:r>
        <w:t xml:space="preserve">-1(2):224–7. </w:t>
      </w:r>
    </w:p>
    <w:p w14:paraId="01DF91A5" w14:textId="77777777" w:rsidR="00456DBD" w:rsidRDefault="00456DBD" w:rsidP="00456DBD">
      <w:pPr>
        <w:pStyle w:val="Bibliography"/>
      </w:pPr>
      <w:r>
        <w:lastRenderedPageBreak/>
        <w:t>75.</w:t>
      </w:r>
      <w:r>
        <w:tab/>
      </w:r>
      <w:proofErr w:type="spellStart"/>
      <w:r>
        <w:t>Halkidi</w:t>
      </w:r>
      <w:proofErr w:type="spellEnd"/>
      <w:r>
        <w:t xml:space="preserve"> M, </w:t>
      </w:r>
      <w:proofErr w:type="spellStart"/>
      <w:r>
        <w:t>Batistakis</w:t>
      </w:r>
      <w:proofErr w:type="spellEnd"/>
      <w:r>
        <w:t xml:space="preserve"> Y, </w:t>
      </w:r>
      <w:proofErr w:type="spellStart"/>
      <w:r>
        <w:t>Vazirgiannis</w:t>
      </w:r>
      <w:proofErr w:type="spellEnd"/>
      <w:r>
        <w:t xml:space="preserve"> M. On Clustering Validation Techniques. J </w:t>
      </w:r>
      <w:proofErr w:type="spellStart"/>
      <w:r>
        <w:t>Intell</w:t>
      </w:r>
      <w:proofErr w:type="spellEnd"/>
      <w:r>
        <w:t xml:space="preserve"> </w:t>
      </w:r>
      <w:proofErr w:type="spellStart"/>
      <w:r>
        <w:t>Inf</w:t>
      </w:r>
      <w:proofErr w:type="spellEnd"/>
      <w:r>
        <w:t xml:space="preserve"> Syst. 2001 Dec 1</w:t>
      </w:r>
      <w:proofErr w:type="gramStart"/>
      <w:r>
        <w:t>;17</w:t>
      </w:r>
      <w:proofErr w:type="gramEnd"/>
      <w:r>
        <w:t xml:space="preserve">(2):107–45. </w:t>
      </w:r>
    </w:p>
    <w:p w14:paraId="78E326ED" w14:textId="77777777" w:rsidR="00456DBD" w:rsidRDefault="00456DBD" w:rsidP="00456DBD">
      <w:pPr>
        <w:pStyle w:val="Bibliography"/>
      </w:pPr>
      <w:r>
        <w:t>76.</w:t>
      </w:r>
      <w:r>
        <w:tab/>
      </w:r>
      <w:proofErr w:type="spellStart"/>
      <w:r>
        <w:t>Rousseeuw</w:t>
      </w:r>
      <w:proofErr w:type="spellEnd"/>
      <w:r>
        <w:t xml:space="preserve"> PJ. Silhouettes: A graphical aid to the interpretation and validation of cluster analysis. J </w:t>
      </w:r>
      <w:proofErr w:type="spellStart"/>
      <w:r>
        <w:t>Comput</w:t>
      </w:r>
      <w:proofErr w:type="spellEnd"/>
      <w:r>
        <w:t xml:space="preserve"> </w:t>
      </w:r>
      <w:proofErr w:type="spellStart"/>
      <w:r>
        <w:t>Appl</w:t>
      </w:r>
      <w:proofErr w:type="spellEnd"/>
      <w:r>
        <w:t xml:space="preserve"> Math. 1987 Nov 1</w:t>
      </w:r>
      <w:proofErr w:type="gramStart"/>
      <w:r>
        <w:t>;20:53</w:t>
      </w:r>
      <w:proofErr w:type="gramEnd"/>
      <w:r>
        <w:t xml:space="preserve">–65. </w:t>
      </w:r>
    </w:p>
    <w:p w14:paraId="3D5956F3" w14:textId="77777777" w:rsidR="00456DBD" w:rsidRDefault="00456DBD" w:rsidP="00456DBD">
      <w:pPr>
        <w:pStyle w:val="Bibliography"/>
      </w:pPr>
      <w:r>
        <w:t>77.</w:t>
      </w:r>
      <w:r>
        <w:tab/>
      </w:r>
      <w:proofErr w:type="spellStart"/>
      <w:r>
        <w:t>Wegier</w:t>
      </w:r>
      <w:proofErr w:type="spellEnd"/>
      <w:r>
        <w:t xml:space="preserve"> W, </w:t>
      </w:r>
      <w:proofErr w:type="spellStart"/>
      <w:r>
        <w:t>Ksieniewicz</w:t>
      </w:r>
      <w:proofErr w:type="spellEnd"/>
      <w:r>
        <w:t xml:space="preserve"> P. Application of Imbalanced Data Classification Quality Metrics as Weighting Methods of the Ensemble Data Stream Classification Algorithms. Entropy Basel Switz. 2020 Jul 31</w:t>
      </w:r>
      <w:proofErr w:type="gramStart"/>
      <w:r>
        <w:t>;22</w:t>
      </w:r>
      <w:proofErr w:type="gramEnd"/>
      <w:r>
        <w:t xml:space="preserve">(8):E849. </w:t>
      </w:r>
    </w:p>
    <w:p w14:paraId="276974A2" w14:textId="77777777" w:rsidR="00456DBD" w:rsidRDefault="00456DBD" w:rsidP="00456DBD">
      <w:pPr>
        <w:pStyle w:val="Bibliography"/>
      </w:pPr>
      <w:r>
        <w:t>78.</w:t>
      </w:r>
      <w:r>
        <w:tab/>
        <w:t xml:space="preserve">Sun Y, Wong AKC, </w:t>
      </w:r>
      <w:proofErr w:type="spellStart"/>
      <w:r>
        <w:t>Kamel</w:t>
      </w:r>
      <w:proofErr w:type="spellEnd"/>
      <w:r>
        <w:t xml:space="preserve"> MS. Classification of imbalanced data: a review. </w:t>
      </w:r>
      <w:proofErr w:type="spellStart"/>
      <w:r>
        <w:t>Int</w:t>
      </w:r>
      <w:proofErr w:type="spellEnd"/>
      <w:r>
        <w:t xml:space="preserve"> J Pattern </w:t>
      </w:r>
      <w:proofErr w:type="spellStart"/>
      <w:r>
        <w:t>Recognit</w:t>
      </w:r>
      <w:proofErr w:type="spellEnd"/>
      <w:r>
        <w:t xml:space="preserve"> </w:t>
      </w:r>
      <w:proofErr w:type="spellStart"/>
      <w:r>
        <w:t>Artif</w:t>
      </w:r>
      <w:proofErr w:type="spellEnd"/>
      <w:r>
        <w:t xml:space="preserve"> </w:t>
      </w:r>
      <w:proofErr w:type="spellStart"/>
      <w:r>
        <w:t>Intell</w:t>
      </w:r>
      <w:proofErr w:type="spellEnd"/>
      <w:r>
        <w:t>. 2009 Jun</w:t>
      </w:r>
      <w:proofErr w:type="gramStart"/>
      <w:r>
        <w:t>;23</w:t>
      </w:r>
      <w:proofErr w:type="gramEnd"/>
      <w:r>
        <w:t xml:space="preserve">(04):687–719. </w:t>
      </w:r>
    </w:p>
    <w:p w14:paraId="13AC21DA" w14:textId="77777777" w:rsidR="00456DBD" w:rsidRDefault="00456DBD" w:rsidP="00456DBD">
      <w:pPr>
        <w:pStyle w:val="Bibliography"/>
      </w:pPr>
      <w:r>
        <w:t>79.</w:t>
      </w:r>
      <w:r>
        <w:tab/>
        <w:t xml:space="preserve">Joshi MV, Kumar V, Agarwal RC. Evaluating boosting algorithms to classify rare classes: comparison and improvements. In: Proceedings 2001 IEEE International Conference on Data Mining. 2001. p. 257–64. </w:t>
      </w:r>
    </w:p>
    <w:p w14:paraId="4D9B681C" w14:textId="77777777" w:rsidR="00456DBD" w:rsidRDefault="00456DBD" w:rsidP="00456DBD">
      <w:pPr>
        <w:pStyle w:val="Bibliography"/>
      </w:pPr>
      <w:r>
        <w:t>80.</w:t>
      </w:r>
      <w:r>
        <w:tab/>
        <w:t xml:space="preserve">Weiss GM. Mining with rarity: a unifying framework. ACM SIGKDD </w:t>
      </w:r>
      <w:proofErr w:type="spellStart"/>
      <w:r>
        <w:t>Explor</w:t>
      </w:r>
      <w:proofErr w:type="spellEnd"/>
      <w:r>
        <w:t xml:space="preserve"> </w:t>
      </w:r>
      <w:proofErr w:type="spellStart"/>
      <w:r>
        <w:t>Newsl</w:t>
      </w:r>
      <w:proofErr w:type="spellEnd"/>
      <w:r>
        <w:t>. 2004 Jun</w:t>
      </w:r>
      <w:proofErr w:type="gramStart"/>
      <w:r>
        <w:t>;6</w:t>
      </w:r>
      <w:proofErr w:type="gramEnd"/>
      <w:r>
        <w:t xml:space="preserve">(1):7–19. </w:t>
      </w:r>
    </w:p>
    <w:p w14:paraId="5DF5D1B0" w14:textId="77777777" w:rsidR="00456DBD" w:rsidRDefault="00456DBD" w:rsidP="00456DBD">
      <w:pPr>
        <w:pStyle w:val="Bibliography"/>
      </w:pPr>
      <w:r>
        <w:t>81.</w:t>
      </w:r>
      <w:r>
        <w:tab/>
      </w:r>
      <w:proofErr w:type="spellStart"/>
      <w:r>
        <w:t>Dipalo</w:t>
      </w:r>
      <w:proofErr w:type="spellEnd"/>
      <w:r>
        <w:t xml:space="preserve"> M, Amin H, Lovato L, </w:t>
      </w:r>
      <w:proofErr w:type="spellStart"/>
      <w:r>
        <w:t>Moia</w:t>
      </w:r>
      <w:proofErr w:type="spellEnd"/>
      <w:r>
        <w:t xml:space="preserve"> F, </w:t>
      </w:r>
      <w:proofErr w:type="spellStart"/>
      <w:r>
        <w:t>Caprettini</w:t>
      </w:r>
      <w:proofErr w:type="spellEnd"/>
      <w:r>
        <w:t xml:space="preserve"> V, Messina G, et al. Intracellular and Extracellular Recording of Spontaneous Action Potentials in Mammalian Neurons and Cardiac Cells with 3D </w:t>
      </w:r>
      <w:proofErr w:type="spellStart"/>
      <w:r>
        <w:t>Plasmonic</w:t>
      </w:r>
      <w:proofErr w:type="spellEnd"/>
      <w:r>
        <w:t xml:space="preserve"> </w:t>
      </w:r>
      <w:proofErr w:type="spellStart"/>
      <w:r>
        <w:t>Nanoelectrodes</w:t>
      </w:r>
      <w:proofErr w:type="spellEnd"/>
      <w:r>
        <w:t>. Nano Lett. 2017 May 23</w:t>
      </w:r>
      <w:proofErr w:type="gramStart"/>
      <w:r>
        <w:t>;17</w:t>
      </w:r>
      <w:proofErr w:type="gramEnd"/>
      <w:r>
        <w:t xml:space="preserve">. </w:t>
      </w:r>
    </w:p>
    <w:p w14:paraId="3A7A2CC5" w14:textId="77777777" w:rsidR="00456DBD" w:rsidRDefault="00456DBD" w:rsidP="00456DBD">
      <w:pPr>
        <w:pStyle w:val="Bibliography"/>
      </w:pPr>
      <w:r>
        <w:t>82.</w:t>
      </w:r>
      <w:r>
        <w:tab/>
      </w:r>
      <w:proofErr w:type="spellStart"/>
      <w:r>
        <w:t>Dwork</w:t>
      </w:r>
      <w:proofErr w:type="spellEnd"/>
      <w:r>
        <w:t xml:space="preserve"> C, Kumar R, </w:t>
      </w:r>
      <w:proofErr w:type="spellStart"/>
      <w:r>
        <w:t>Naor</w:t>
      </w:r>
      <w:proofErr w:type="spellEnd"/>
      <w:r>
        <w:t xml:space="preserve"> M, </w:t>
      </w:r>
      <w:proofErr w:type="spellStart"/>
      <w:r>
        <w:t>Sivakumar</w:t>
      </w:r>
      <w:proofErr w:type="spellEnd"/>
      <w:r>
        <w:t xml:space="preserve">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7C14679E"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2140"/>
    <w:rsid w:val="00003CA4"/>
    <w:rsid w:val="000102BB"/>
    <w:rsid w:val="000118D1"/>
    <w:rsid w:val="000647FF"/>
    <w:rsid w:val="00066AAB"/>
    <w:rsid w:val="00070021"/>
    <w:rsid w:val="00073A78"/>
    <w:rsid w:val="000834F1"/>
    <w:rsid w:val="000843F4"/>
    <w:rsid w:val="000934B2"/>
    <w:rsid w:val="000B5CAE"/>
    <w:rsid w:val="000C0258"/>
    <w:rsid w:val="000E49B2"/>
    <w:rsid w:val="000E4AB9"/>
    <w:rsid w:val="000F5AF6"/>
    <w:rsid w:val="00107749"/>
    <w:rsid w:val="00117613"/>
    <w:rsid w:val="0015283C"/>
    <w:rsid w:val="001700C2"/>
    <w:rsid w:val="001725E3"/>
    <w:rsid w:val="00176C5F"/>
    <w:rsid w:val="00177EC1"/>
    <w:rsid w:val="00180CD3"/>
    <w:rsid w:val="00186C68"/>
    <w:rsid w:val="00197DDF"/>
    <w:rsid w:val="001B41D0"/>
    <w:rsid w:val="001C0FF9"/>
    <w:rsid w:val="001E257A"/>
    <w:rsid w:val="001E5347"/>
    <w:rsid w:val="001E74D7"/>
    <w:rsid w:val="001E79F6"/>
    <w:rsid w:val="001F2569"/>
    <w:rsid w:val="001F4912"/>
    <w:rsid w:val="002176A7"/>
    <w:rsid w:val="002505D8"/>
    <w:rsid w:val="002670BF"/>
    <w:rsid w:val="00267626"/>
    <w:rsid w:val="002734B3"/>
    <w:rsid w:val="00284D80"/>
    <w:rsid w:val="00290861"/>
    <w:rsid w:val="0029094F"/>
    <w:rsid w:val="002A6911"/>
    <w:rsid w:val="002E5F0E"/>
    <w:rsid w:val="00321774"/>
    <w:rsid w:val="0032247D"/>
    <w:rsid w:val="00323BB1"/>
    <w:rsid w:val="00325B6F"/>
    <w:rsid w:val="0033069B"/>
    <w:rsid w:val="003319BB"/>
    <w:rsid w:val="00337AEE"/>
    <w:rsid w:val="003406BD"/>
    <w:rsid w:val="0034084E"/>
    <w:rsid w:val="00342AD3"/>
    <w:rsid w:val="00346770"/>
    <w:rsid w:val="0035005A"/>
    <w:rsid w:val="00355027"/>
    <w:rsid w:val="003560BE"/>
    <w:rsid w:val="00393434"/>
    <w:rsid w:val="003C0EC1"/>
    <w:rsid w:val="003C3961"/>
    <w:rsid w:val="003C3D1C"/>
    <w:rsid w:val="003C4410"/>
    <w:rsid w:val="003D4F39"/>
    <w:rsid w:val="003F0651"/>
    <w:rsid w:val="003F3574"/>
    <w:rsid w:val="00405787"/>
    <w:rsid w:val="004209F9"/>
    <w:rsid w:val="00442177"/>
    <w:rsid w:val="00456DBD"/>
    <w:rsid w:val="00461C02"/>
    <w:rsid w:val="00471EC4"/>
    <w:rsid w:val="00474DE6"/>
    <w:rsid w:val="00477C9D"/>
    <w:rsid w:val="00481E03"/>
    <w:rsid w:val="004A58A9"/>
    <w:rsid w:val="004B33B2"/>
    <w:rsid w:val="004C12D3"/>
    <w:rsid w:val="004C4403"/>
    <w:rsid w:val="004C6183"/>
    <w:rsid w:val="004D09FB"/>
    <w:rsid w:val="004D3100"/>
    <w:rsid w:val="004E3875"/>
    <w:rsid w:val="004F7042"/>
    <w:rsid w:val="00513C62"/>
    <w:rsid w:val="00517628"/>
    <w:rsid w:val="005260E4"/>
    <w:rsid w:val="00532CCA"/>
    <w:rsid w:val="005472E3"/>
    <w:rsid w:val="005656F7"/>
    <w:rsid w:val="00572FF5"/>
    <w:rsid w:val="00574321"/>
    <w:rsid w:val="00576088"/>
    <w:rsid w:val="00590BA5"/>
    <w:rsid w:val="005C4AE1"/>
    <w:rsid w:val="005C5E54"/>
    <w:rsid w:val="005E21F9"/>
    <w:rsid w:val="005E4BB8"/>
    <w:rsid w:val="005F129F"/>
    <w:rsid w:val="00612AB0"/>
    <w:rsid w:val="006205A5"/>
    <w:rsid w:val="00622E45"/>
    <w:rsid w:val="0062314B"/>
    <w:rsid w:val="00623D8B"/>
    <w:rsid w:val="006408F3"/>
    <w:rsid w:val="00670A60"/>
    <w:rsid w:val="00676848"/>
    <w:rsid w:val="00684191"/>
    <w:rsid w:val="006B137A"/>
    <w:rsid w:val="006B5425"/>
    <w:rsid w:val="006C2839"/>
    <w:rsid w:val="006C4F73"/>
    <w:rsid w:val="006D4219"/>
    <w:rsid w:val="006D4963"/>
    <w:rsid w:val="006F25BF"/>
    <w:rsid w:val="00701E9E"/>
    <w:rsid w:val="0071432D"/>
    <w:rsid w:val="00737704"/>
    <w:rsid w:val="00747AD6"/>
    <w:rsid w:val="00753374"/>
    <w:rsid w:val="007608C6"/>
    <w:rsid w:val="00760D60"/>
    <w:rsid w:val="00771E21"/>
    <w:rsid w:val="007759B2"/>
    <w:rsid w:val="00793668"/>
    <w:rsid w:val="007A03DD"/>
    <w:rsid w:val="007A5116"/>
    <w:rsid w:val="007A796B"/>
    <w:rsid w:val="007B6091"/>
    <w:rsid w:val="007B78A8"/>
    <w:rsid w:val="007D07FB"/>
    <w:rsid w:val="007E1C53"/>
    <w:rsid w:val="008175B2"/>
    <w:rsid w:val="00827DB5"/>
    <w:rsid w:val="0083641E"/>
    <w:rsid w:val="00845648"/>
    <w:rsid w:val="00852F22"/>
    <w:rsid w:val="0087455B"/>
    <w:rsid w:val="0088784D"/>
    <w:rsid w:val="008A553B"/>
    <w:rsid w:val="008A5B18"/>
    <w:rsid w:val="008B2AD5"/>
    <w:rsid w:val="008C1538"/>
    <w:rsid w:val="008C16EC"/>
    <w:rsid w:val="008C3AAB"/>
    <w:rsid w:val="00912C37"/>
    <w:rsid w:val="00925406"/>
    <w:rsid w:val="0095289E"/>
    <w:rsid w:val="00960E0A"/>
    <w:rsid w:val="009627A4"/>
    <w:rsid w:val="00963B8A"/>
    <w:rsid w:val="00980915"/>
    <w:rsid w:val="00982FA9"/>
    <w:rsid w:val="0098589B"/>
    <w:rsid w:val="009B323B"/>
    <w:rsid w:val="009C63CB"/>
    <w:rsid w:val="009D2F13"/>
    <w:rsid w:val="009E48F9"/>
    <w:rsid w:val="009E5541"/>
    <w:rsid w:val="009F07E2"/>
    <w:rsid w:val="009F0F15"/>
    <w:rsid w:val="009F6C8D"/>
    <w:rsid w:val="00A014A2"/>
    <w:rsid w:val="00A1074B"/>
    <w:rsid w:val="00A10A67"/>
    <w:rsid w:val="00A2336F"/>
    <w:rsid w:val="00A322CD"/>
    <w:rsid w:val="00A3786A"/>
    <w:rsid w:val="00A42413"/>
    <w:rsid w:val="00A429E9"/>
    <w:rsid w:val="00A72470"/>
    <w:rsid w:val="00A76390"/>
    <w:rsid w:val="00A9149C"/>
    <w:rsid w:val="00A942E2"/>
    <w:rsid w:val="00A94CC9"/>
    <w:rsid w:val="00AA765B"/>
    <w:rsid w:val="00AC456A"/>
    <w:rsid w:val="00AD41C2"/>
    <w:rsid w:val="00AD6CA2"/>
    <w:rsid w:val="00AE0772"/>
    <w:rsid w:val="00AF2227"/>
    <w:rsid w:val="00AF795B"/>
    <w:rsid w:val="00B43256"/>
    <w:rsid w:val="00B446ED"/>
    <w:rsid w:val="00B450CA"/>
    <w:rsid w:val="00B65C59"/>
    <w:rsid w:val="00B73B22"/>
    <w:rsid w:val="00B843E6"/>
    <w:rsid w:val="00B84BF0"/>
    <w:rsid w:val="00B957A1"/>
    <w:rsid w:val="00B95C1E"/>
    <w:rsid w:val="00BA22C2"/>
    <w:rsid w:val="00BA72E5"/>
    <w:rsid w:val="00BC26E6"/>
    <w:rsid w:val="00BE4915"/>
    <w:rsid w:val="00C22204"/>
    <w:rsid w:val="00C23298"/>
    <w:rsid w:val="00C326EC"/>
    <w:rsid w:val="00C45874"/>
    <w:rsid w:val="00C56A4B"/>
    <w:rsid w:val="00C5724F"/>
    <w:rsid w:val="00C5747C"/>
    <w:rsid w:val="00C60188"/>
    <w:rsid w:val="00C64F40"/>
    <w:rsid w:val="00C67199"/>
    <w:rsid w:val="00C71B32"/>
    <w:rsid w:val="00C90CE5"/>
    <w:rsid w:val="00CA2FD3"/>
    <w:rsid w:val="00CC2510"/>
    <w:rsid w:val="00CD0B72"/>
    <w:rsid w:val="00CD451B"/>
    <w:rsid w:val="00CD5168"/>
    <w:rsid w:val="00D21D5B"/>
    <w:rsid w:val="00D2526C"/>
    <w:rsid w:val="00D37EC9"/>
    <w:rsid w:val="00D47C5E"/>
    <w:rsid w:val="00D569A6"/>
    <w:rsid w:val="00D64805"/>
    <w:rsid w:val="00D7665F"/>
    <w:rsid w:val="00D92DB3"/>
    <w:rsid w:val="00DA47AB"/>
    <w:rsid w:val="00DB181A"/>
    <w:rsid w:val="00DC2310"/>
    <w:rsid w:val="00DC4759"/>
    <w:rsid w:val="00DF31A2"/>
    <w:rsid w:val="00E04C66"/>
    <w:rsid w:val="00E42FAB"/>
    <w:rsid w:val="00E4301A"/>
    <w:rsid w:val="00E552AA"/>
    <w:rsid w:val="00E633B7"/>
    <w:rsid w:val="00E7013C"/>
    <w:rsid w:val="00E829C9"/>
    <w:rsid w:val="00E845FE"/>
    <w:rsid w:val="00EA2D13"/>
    <w:rsid w:val="00EC766E"/>
    <w:rsid w:val="00ED23DF"/>
    <w:rsid w:val="00ED5C32"/>
    <w:rsid w:val="00ED7018"/>
    <w:rsid w:val="00EF02C2"/>
    <w:rsid w:val="00EF59AF"/>
    <w:rsid w:val="00F0267D"/>
    <w:rsid w:val="00F06F96"/>
    <w:rsid w:val="00F22AE1"/>
    <w:rsid w:val="00F3658E"/>
    <w:rsid w:val="00F52175"/>
    <w:rsid w:val="00F5322B"/>
    <w:rsid w:val="00F56DD6"/>
    <w:rsid w:val="00F57172"/>
    <w:rsid w:val="00F65CF6"/>
    <w:rsid w:val="00F678E2"/>
    <w:rsid w:val="00F74AE0"/>
    <w:rsid w:val="00F763E5"/>
    <w:rsid w:val="00F87881"/>
    <w:rsid w:val="00F91300"/>
    <w:rsid w:val="00F91BC5"/>
    <w:rsid w:val="00F96C4B"/>
    <w:rsid w:val="00FA0F61"/>
    <w:rsid w:val="00FC49A7"/>
    <w:rsid w:val="00FC667A"/>
    <w:rsid w:val="00FD4B13"/>
    <w:rsid w:val="00FE563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37</TotalTime>
  <Pages>22</Pages>
  <Words>50664</Words>
  <Characters>288788</Characters>
  <Application>Microsoft Office Word</Application>
  <DocSecurity>0</DocSecurity>
  <Lines>2406</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581</cp:revision>
  <dcterms:created xsi:type="dcterms:W3CDTF">2025-01-20T19:30:00Z</dcterms:created>
  <dcterms:modified xsi:type="dcterms:W3CDTF">2025-05-0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4qHd2DA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